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A4781" w:rsidRDefault="00752119" w:rsidP="00752119">
      <w:pPr>
        <w:pStyle w:val="Heading1"/>
        <w:rPr>
          <w:lang w:val="en-CA"/>
        </w:rPr>
      </w:pPr>
      <w:r>
        <w:rPr>
          <w:lang w:val="en-CA"/>
        </w:rPr>
        <w:t>Needs Analysis Survey Paper</w:t>
      </w:r>
    </w:p>
    <w:p w:rsidR="00752119" w:rsidRDefault="00752119">
      <w:pPr>
        <w:rPr>
          <w:lang w:val="en-CA"/>
        </w:rPr>
      </w:pPr>
    </w:p>
    <w:p w:rsidR="00752119" w:rsidRDefault="00752119" w:rsidP="00752119">
      <w:pPr>
        <w:pStyle w:val="Heading2"/>
        <w:rPr>
          <w:lang w:val="en-CA"/>
        </w:rPr>
      </w:pPr>
      <w:r>
        <w:rPr>
          <w:lang w:val="en-CA"/>
        </w:rPr>
        <w:t xml:space="preserve">Journals: </w:t>
      </w:r>
    </w:p>
    <w:p w:rsidR="00752119" w:rsidRPr="00752119" w:rsidRDefault="00064C29" w:rsidP="00752119">
      <w:pPr>
        <w:pStyle w:val="ListParagraph"/>
        <w:numPr>
          <w:ilvl w:val="0"/>
          <w:numId w:val="1"/>
        </w:numPr>
      </w:pPr>
      <w:hyperlink r:id="rId6" w:history="1">
        <w:r w:rsidR="00752119" w:rsidRPr="00752119">
          <w:rPr>
            <w:rStyle w:val="Hyperlink"/>
          </w:rPr>
          <w:t>Journal of Otolaryngology - Head &amp; Neck Surgery</w:t>
        </w:r>
      </w:hyperlink>
    </w:p>
    <w:p w:rsidR="00752119" w:rsidRPr="00752119" w:rsidRDefault="00752119" w:rsidP="00752119">
      <w:pPr>
        <w:pStyle w:val="ListParagraph"/>
        <w:numPr>
          <w:ilvl w:val="0"/>
          <w:numId w:val="1"/>
        </w:numPr>
      </w:pPr>
      <w:r>
        <w:rPr>
          <w:lang w:val="en-CA"/>
        </w:rPr>
        <w:t>Otolaryngologic Clinics</w:t>
      </w:r>
    </w:p>
    <w:p w:rsidR="00752119" w:rsidRDefault="00752119" w:rsidP="00752119"/>
    <w:p w:rsidR="00752119" w:rsidRDefault="00752119" w:rsidP="00752119">
      <w:r>
        <w:t>Using outline of “Endoscopic ear surgery in Canada:a cross-sectional study” by Jane Lea published in Journal of Otolaryngology – Head &amp; Neck Surgery</w:t>
      </w:r>
    </w:p>
    <w:p w:rsidR="00752119" w:rsidRDefault="00752119" w:rsidP="00752119"/>
    <w:p w:rsidR="00752119" w:rsidRDefault="00752119" w:rsidP="00752119">
      <w:pPr>
        <w:pStyle w:val="Heading2"/>
      </w:pPr>
      <w:r>
        <w:t>Abstract:</w:t>
      </w:r>
    </w:p>
    <w:p w:rsidR="00752119" w:rsidRPr="00752119" w:rsidRDefault="00752119" w:rsidP="00752119"/>
    <w:p w:rsidR="00752119" w:rsidRDefault="00752119" w:rsidP="00752119">
      <w:pPr>
        <w:pStyle w:val="Heading2"/>
        <w:rPr>
          <w:lang w:val="en-CA"/>
        </w:rPr>
      </w:pPr>
      <w:r>
        <w:rPr>
          <w:lang w:val="en-CA"/>
        </w:rPr>
        <w:t xml:space="preserve">Background: </w:t>
      </w:r>
    </w:p>
    <w:p w:rsidR="00752119" w:rsidRDefault="00752119" w:rsidP="00752119"/>
    <w:p w:rsidR="00752119" w:rsidRDefault="00752119" w:rsidP="00752119">
      <w:pPr>
        <w:pStyle w:val="Heading2"/>
      </w:pPr>
      <w:r>
        <w:t xml:space="preserve">Methods: </w:t>
      </w:r>
    </w:p>
    <w:p w:rsidR="00B55125" w:rsidRDefault="00B55125" w:rsidP="00B55125">
      <w:pPr>
        <w:pStyle w:val="ListParagraph"/>
        <w:numPr>
          <w:ilvl w:val="0"/>
          <w:numId w:val="15"/>
        </w:numPr>
        <w:rPr>
          <w:lang w:val="en-CA"/>
        </w:rPr>
      </w:pPr>
      <w:r w:rsidRPr="00B55125">
        <w:rPr>
          <w:lang w:val="en-CA"/>
        </w:rPr>
        <w:t xml:space="preserve">The Canadian otologists’ EES survey has reported that 11% of otologists in Canada use TEES for cholesteatoma, tympanoplasty, ossicular reconstruction surgeries and they find the following factors difficult about TEES: single-handed surgery, efficiency/operative time, technical difficulty, cost, managing bleeding </w:t>
      </w:r>
      <w:r w:rsidRPr="00B55125">
        <w:rPr>
          <w:lang w:val="en-CA"/>
        </w:rPr>
        <w:fldChar w:fldCharType="begin" w:fldLock="1"/>
      </w:r>
      <w:r w:rsidR="00DB6365">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1]", "plainTextFormattedCitation" : "[1]", "previouslyFormattedCitation" : "[3]" }, "properties" : { "noteIndex" : 0 }, "schema" : "https://github.com/citation-style-language/schema/raw/master/csl-citation.json" }</w:instrText>
      </w:r>
      <w:r w:rsidRPr="00B55125">
        <w:rPr>
          <w:lang w:val="en-CA"/>
        </w:rPr>
        <w:fldChar w:fldCharType="separate"/>
      </w:r>
      <w:r w:rsidR="00DB6365" w:rsidRPr="00DB6365">
        <w:rPr>
          <w:noProof/>
          <w:lang w:val="en-CA"/>
        </w:rPr>
        <w:t>[1]</w:t>
      </w:r>
      <w:r w:rsidRPr="00B55125">
        <w:rPr>
          <w:lang w:val="en-CA"/>
        </w:rPr>
        <w:fldChar w:fldCharType="end"/>
      </w:r>
      <w:r w:rsidRPr="00B55125">
        <w:rPr>
          <w:lang w:val="en-CA"/>
        </w:rPr>
        <w:t xml:space="preserve">. This questionnaire is intended to build upon this research by identifying the specific difficulties during surgery that could be addressed by a specialized surgical tool. To develop the questionnaire, local ear surgeons were interviewed to collect comments regarding difficulties experienced during TEES and how to address these difficulties. </w:t>
      </w:r>
    </w:p>
    <w:p w:rsidR="000F60F4" w:rsidRDefault="000F60F4" w:rsidP="000F60F4">
      <w:pPr>
        <w:pStyle w:val="ListParagraph"/>
        <w:rPr>
          <w:lang w:val="en-CA"/>
        </w:rPr>
      </w:pPr>
    </w:p>
    <w:p w:rsidR="000F60F4" w:rsidRDefault="000F60F4" w:rsidP="000F60F4">
      <w:pPr>
        <w:pStyle w:val="ListParagraph"/>
        <w:rPr>
          <w:lang w:val="en-CA"/>
        </w:rPr>
      </w:pPr>
      <w:r>
        <w:rPr>
          <w:lang w:val="en-CA"/>
        </w:rPr>
        <w:t xml:space="preserve">The difficulties are the following: bleeding control, reaching structures visualized by the endoscope, cutting and removing bone, keeping the endoscope lens clean, moving and positioning a graft into the intended place, dissection and removal of cholesteatoma. </w:t>
      </w:r>
    </w:p>
    <w:p w:rsidR="000F60F4" w:rsidRDefault="000F60F4" w:rsidP="000F60F4">
      <w:pPr>
        <w:pStyle w:val="ListParagraph"/>
        <w:rPr>
          <w:lang w:val="en-CA"/>
        </w:rPr>
      </w:pPr>
    </w:p>
    <w:p w:rsidR="000F60F4" w:rsidRPr="00B55125" w:rsidRDefault="00B71630" w:rsidP="000F60F4">
      <w:pPr>
        <w:pStyle w:val="ListParagraph"/>
        <w:rPr>
          <w:lang w:val="en-CA"/>
        </w:rPr>
      </w:pPr>
      <w:r>
        <w:rPr>
          <w:lang w:val="en-CA"/>
        </w:rPr>
        <w:t xml:space="preserve">  </w:t>
      </w:r>
    </w:p>
    <w:p w:rsidR="00A91EE2" w:rsidRPr="00B55125" w:rsidRDefault="00A91EE2" w:rsidP="00B55125">
      <w:pPr>
        <w:pStyle w:val="ListParagraph"/>
        <w:numPr>
          <w:ilvl w:val="0"/>
          <w:numId w:val="15"/>
        </w:numPr>
        <w:rPr>
          <w:lang w:val="en-CA"/>
        </w:rPr>
      </w:pPr>
      <w:r w:rsidRPr="00B55125">
        <w:rPr>
          <w:lang w:val="en-CA"/>
        </w:rPr>
        <w:t>Based on the responses, we decided the questionnaire would ask about most of these difficulties  by asking them to rate their degree of difficulty with the following tasks</w:t>
      </w:r>
    </w:p>
    <w:p w:rsidR="00B55125" w:rsidRPr="00AC1CBF" w:rsidRDefault="00B55125" w:rsidP="00B55125">
      <w:pPr>
        <w:pStyle w:val="ListParagraph"/>
        <w:numPr>
          <w:ilvl w:val="0"/>
          <w:numId w:val="15"/>
        </w:numPr>
      </w:pPr>
      <w:r w:rsidRPr="00AC1CBF">
        <w:t xml:space="preserve">The questionnaire uses an analog visual scale to rate the degree to which they experience a list of difficulties during TEES. An analog visual scale was chosen as it is a continuous rating scale and so respondents can pick any value between the boundary points and visually see where their answer lies in the scale </w:t>
      </w:r>
      <w:r w:rsidRPr="00AC1CBF">
        <w:fldChar w:fldCharType="begin" w:fldLock="1"/>
      </w:r>
      <w:r w:rsidR="00DB6365">
        <w:instrText>ADDIN CSL_CITATION { "citationItems" : [ { "id" : "ITEM-1", "itemData" : { "DOI" : "10.1111/j.1742-6723.2010.01352.x", "ISBN" : "1742-6731\\r1742-6723", "ISSN" : "17426731", "PMID" : "21284816", "abstract" : "The present study compares visual analogue scale (VAS) to Likert-type scale (LTS) instruments in evaluating perceptions of an ED bedside clinical teaching programme. A prospective study was conducted in the ED of an urban, adult tertiary hospital. Prospective pairing occurred of a teaching consultant and registrar who were relatively quarantined from normal clinical duties. Registrars received 3 months of the teaching intervention, and 3 months without the intervention in a cross-over fashion. Evaluation questionnaires were completed using both the LTS and 100 mm horizontal VAS for each question. Correlation between VAS and LTS gave a measure of validity, and test-retest stability and internal consistency gave measures of reliability. Registrar perceptions of the teaching programme were positive, but no differences were found between the pre- and post-intervention groups. The test-retest reliabilities (intraclass correlation coefficient) for the questionnaires were 0.51 and 0.54 for the VAS, and 0.58 and 0.58 for the LTS. Cronbach's alpha varied between 0.79 and 0.91 for the VAS, and 0.79 and 0.81 for the LTS. Correlations between the two methods varied from 0.35 to 0.94 for each question. A linear regression equation describing the relationship approximated VAS = 19.5 \u00d7 LTS-9 with overall r= 0.89. An ED bedside teaching programme is perceived to be a beneficial educational intervention. The VAS is a reliable and valid alternative to the LTS for educational evaluation and might provide advantages in educational measurement. Further research into the significance of extreme values and educationally important changes in scores is required.", "author" : [ { "dropping-particle" : "", "family" : "Celenza", "given" : "Antonio", "non-dropping-particle" : "", "parse-names" : false, "suffix" : "" }, { "dropping-particle" : "", "family" : "Rogers", "given" : "Ian R.", "non-dropping-particle" : "", "parse-names" : false, "suffix" : "" } ], "container-title" : "EMA - Emergency Medicine Australasia", "id" : "ITEM-1", "issue" : "1", "issued" : { "date-parts" : [ [ "2011" ] ] }, "page" : "68-75", "title" : "Comparison of visual analogue and Likert scales in evaluation of an emergency department bedside teaching programme", "type" : "article-journal", "volume" : "23" }, "uris" : [ "http://www.mendeley.com/documents/?uuid=17c38545-f6be-4a54-a0ab-b7904ac0f96f" ] } ], "mendeley" : { "formattedCitation" : "[2]", "plainTextFormattedCitation" : "[2]", "previouslyFormattedCitation" : "[21]" }, "properties" : { "noteIndex" : 0 }, "schema" : "https://github.com/citation-style-language/schema/raw/master/csl-citation.json" }</w:instrText>
      </w:r>
      <w:r w:rsidRPr="00AC1CBF">
        <w:fldChar w:fldCharType="separate"/>
      </w:r>
      <w:r w:rsidR="00DB6365" w:rsidRPr="00DB6365">
        <w:rPr>
          <w:noProof/>
        </w:rPr>
        <w:t>[2]</w:t>
      </w:r>
      <w:r w:rsidRPr="00AC1CBF">
        <w:fldChar w:fldCharType="end"/>
      </w:r>
      <w:r w:rsidRPr="00AC1CBF">
        <w:t xml:space="preserve"> </w:t>
      </w:r>
      <w:r w:rsidRPr="00AC1CBF">
        <w:fldChar w:fldCharType="begin" w:fldLock="1"/>
      </w:r>
      <w:r w:rsidR="00DB6365">
        <w:instrText>ADDIN CSL_CITATION { "citationItems" : [ { "id" : "ITEM-1", "itemData" : { "DOI" : "10.3758/BRM.41.1.99.Adaptive", "author" : [ { "dropping-particle" : "", "family" : "Marsh-richard", "given" : "Dawn M", "non-dropping-particle" : "", "parse-names" : false, "suffix" : "" }, { "dropping-particle" : "", "family" : "Hatzis", "given" : "Erin S", "non-dropping-particle" : "", "parse-names" : false, "suffix" : "" }, { "dropping-particle" : "", "family" : "Mathias", "given" : "Charles W", "non-dropping-particle" : "", "parse-names" : false, "suffix" : "" }, { "dropping-particle" : "", "family" : "Venditti", "given" : "Nicholas", "non-dropping-particle" : "", "parse-names" : false, "suffix" : "" }, { "dropping-particle" : "", "family" : "Dougherty", "given" : "Donald M", "non-dropping-particle" : "", "parse-names" : false, "suffix" : "" }, { "dropping-particle" : "", "family" : "Forest", "given" : "Wake", "non-dropping-particle" : "", "parse-names" : false, "suffix" : "" } ], "container-title" : "Health (San Francisco)", "id" : "ITEM-1", "issue" : "1", "issued" : { "date-parts" : [ [ "2009" ] ] }, "page" : "99-106", "title" : "Adaptive Visual Analog Scales (AVAS): A Modifiable Software Program for the Creation, Administration, and Scoring of Visual Analog Scales", "type" : "article-journal", "volume" : "41" }, "uris" : [ "http://www.mendeley.com/documents/?uuid=9ff8f84f-0730-4d42-ac02-9ac0e2bbc046" ] } ], "mendeley" : { "formattedCitation" : "[3]", "plainTextFormattedCitation" : "[3]", "previouslyFormattedCitation" : "[22]" }, "properties" : { "noteIndex" : 0 }, "schema" : "https://github.com/citation-style-language/schema/raw/master/csl-citation.json" }</w:instrText>
      </w:r>
      <w:r w:rsidRPr="00AC1CBF">
        <w:fldChar w:fldCharType="separate"/>
      </w:r>
      <w:r w:rsidR="00DB6365" w:rsidRPr="00DB6365">
        <w:rPr>
          <w:noProof/>
        </w:rPr>
        <w:t>[3]</w:t>
      </w:r>
      <w:r w:rsidRPr="00AC1CBF">
        <w:fldChar w:fldCharType="end"/>
      </w:r>
      <w:r w:rsidRPr="00AC1CBF">
        <w:t>. It is suggested that a continuous rating scale is advantageous compared to the five point likert scale because respondents do not need to subjectively discriminate between the five different rating categories</w:t>
      </w:r>
      <w:r>
        <w:t xml:space="preserve"> and are not bound to only five answers the continuous visual analog scale can capture subjective phenomena quantitatively and can discriminate finer differences due to the larger range of possible scores, also makes it more likely that the data is normally distributed and can thus use parametric statistical analysis with a smaller sample size</w:t>
      </w:r>
      <w:r w:rsidRPr="00AC1CBF">
        <w:t xml:space="preserve"> </w:t>
      </w:r>
      <w:r>
        <w:t xml:space="preserve"> </w:t>
      </w:r>
      <w:r>
        <w:fldChar w:fldCharType="begin" w:fldLock="1"/>
      </w:r>
      <w:r w:rsidR="00DB6365">
        <w:instrText>ADDIN CSL_CITATION { "citationItems" : [ { "id" : "ITEM-1", "itemData" : { "DOI" : "10.1111/j.1742-6723.2010.01352.x", "ISBN" : "1742-6731\\r1742-6723", "ISSN" : "17426731", "PMID" : "21284816", "abstract" : "The present study compares visual analogue scale (VAS) to Likert-type scale (LTS) instruments in evaluating perceptions of an ED bedside clinical teaching programme. A prospective study was conducted in the ED of an urban, adult tertiary hospital. Prospective pairing occurred of a teaching consultant and registrar who were relatively quarantined from normal clinical duties. Registrars received 3 months of the teaching intervention, and 3 months without the intervention in a cross-over fashion. Evaluation questionnaires were completed using both the LTS and 100 mm horizontal VAS for each question. Correlation between VAS and LTS gave a measure of validity, and test-retest stability and internal consistency gave measures of reliability. Registrar perceptions of the teaching programme were positive, but no differences were found between the pre- and post-intervention groups. The test-retest reliabilities (intraclass correlation coefficient) for the questionnaires were 0.51 and 0.54 for the VAS, and 0.58 and 0.58 for the LTS. Cronbach's alpha varied between 0.79 and 0.91 for the VAS, and 0.79 and 0.81 for the LTS. Correlations between the two methods varied from 0.35 to 0.94 for each question. A linear regression equation describing the relationship approximated VAS = 19.5 \u00d7 LTS-9 with overall r= 0.89. An ED bedside teaching programme is perceived to be a beneficial educational intervention. The VAS is a reliable and valid alternative to the LTS for educational evaluation and might provide advantages in educational measurement. Further research into the significance of extreme values and educationally important changes in scores is required.", "author" : [ { "dropping-particle" : "", "family" : "Celenza", "given" : "Antonio", "non-dropping-particle" : "", "parse-names" : false, "suffix" : "" }, { "dropping-particle" : "", "family" : "Rogers", "given" : "Ian R.", "non-dropping-particle" : "", "parse-names" : false, "suffix" : "" } ], "container-title" : "EMA - Emergency Medicine Australasia", "id" : "ITEM-1", "issue" : "1", "issued" : { "date-parts" : [ [ "2011" ] ] }, "page" : "68-75", "title" : "Comparison of visual analogue and Likert scales in evaluation of an emergency department bedside teaching programme", "type" : "article-journal", "volume" : "23" }, "uris" : [ "http://www.mendeley.com/documents/?uuid=17c38545-f6be-4a54-a0ab-b7904ac0f96f" ] } ], "mendeley" : { "formattedCitation" : "[2]", "plainTextFormattedCitation" : "[2]", "previouslyFormattedCitation" : "[21]" }, "properties" : { "noteIndex" : 0 }, "schema" : "https://github.com/citation-style-language/schema/raw/master/csl-citation.json" }</w:instrText>
      </w:r>
      <w:r>
        <w:fldChar w:fldCharType="separate"/>
      </w:r>
      <w:r w:rsidR="00DB6365" w:rsidRPr="00DB6365">
        <w:rPr>
          <w:noProof/>
        </w:rPr>
        <w:t>[2]</w:t>
      </w:r>
      <w:r>
        <w:fldChar w:fldCharType="end"/>
      </w:r>
      <w:r w:rsidRPr="00AC1CBF">
        <w:t xml:space="preserve"> [</w:t>
      </w:r>
      <w:hyperlink r:id="rId7" w:history="1">
        <w:r w:rsidRPr="00AC1CBF">
          <w:rPr>
            <w:rStyle w:val="Hyperlink"/>
          </w:rPr>
          <w:t>http://www.statistik.tuwien.ac.at/forschung/SM/SM-2009-</w:t>
        </w:r>
        <w:r w:rsidRPr="00AC1CBF">
          <w:rPr>
            <w:rStyle w:val="Hyperlink"/>
          </w:rPr>
          <w:lastRenderedPageBreak/>
          <w:t>4complete.pdf</w:t>
        </w:r>
      </w:hyperlink>
      <w:r w:rsidRPr="00AC1CBF">
        <w:t xml:space="preserve">]. The values </w:t>
      </w:r>
      <w:r>
        <w:t xml:space="preserve">that describe the boundaries of the scale were taken from </w:t>
      </w:r>
      <w:hyperlink r:id="rId8">
        <w:r w:rsidRPr="00B55125">
          <w:rPr>
            <w:color w:val="1155CC"/>
            <w:u w:val="single"/>
          </w:rPr>
          <w:t>http://psr.iq.harvard.edu/files/psr/files/PSRQuestionnaireTipSheet_0.pdf</w:t>
        </w:r>
      </w:hyperlink>
      <w:r>
        <w:t xml:space="preserve">, </w:t>
      </w:r>
      <w:hyperlink r:id="rId9">
        <w:r w:rsidRPr="00B55125">
          <w:rPr>
            <w:color w:val="1155CC"/>
            <w:u w:val="single"/>
          </w:rPr>
          <w:t>http://www.uwex.edu/ces/4h/evaluation/documents/Wordingforratingscales.pdf</w:t>
        </w:r>
      </w:hyperlink>
      <w:r>
        <w:t xml:space="preserve"> to make the values more meaningful.</w:t>
      </w:r>
    </w:p>
    <w:p w:rsidR="00A91EE2" w:rsidRPr="00A91EE2" w:rsidRDefault="00A91EE2" w:rsidP="00A91EE2"/>
    <w:p w:rsidR="00752119" w:rsidRDefault="00752119" w:rsidP="00752119"/>
    <w:p w:rsidR="00752119" w:rsidRDefault="00752119" w:rsidP="00752119">
      <w:pPr>
        <w:pStyle w:val="Heading3"/>
      </w:pPr>
      <w:r>
        <w:t>Statistical Analysis</w:t>
      </w:r>
      <w:r w:rsidR="00DB6365">
        <w:t xml:space="preserve"> </w:t>
      </w:r>
    </w:p>
    <w:p w:rsidR="00DB6365" w:rsidRPr="00DB6365" w:rsidRDefault="00DB6365" w:rsidP="00DB6365">
      <w:r w:rsidRPr="00DB6365">
        <w:t>http://blog.minitab.com/blog/adventures-in-statistics-2/choosing-between-a-nonparametric-test-and-a-parametric-test</w:t>
      </w:r>
    </w:p>
    <w:p w:rsidR="00752119" w:rsidRDefault="00752119" w:rsidP="00752119">
      <w:pPr>
        <w:pStyle w:val="ListParagraph"/>
        <w:numPr>
          <w:ilvl w:val="0"/>
          <w:numId w:val="2"/>
        </w:numPr>
      </w:pPr>
      <w:r>
        <w:t xml:space="preserve">Descriptive statistics? </w:t>
      </w:r>
    </w:p>
    <w:p w:rsidR="00752119" w:rsidRDefault="00752119" w:rsidP="00752119">
      <w:pPr>
        <w:pStyle w:val="ListParagraph"/>
        <w:numPr>
          <w:ilvl w:val="0"/>
          <w:numId w:val="2"/>
        </w:numPr>
      </w:pPr>
      <w:r>
        <w:t xml:space="preserve">How were the groups of </w:t>
      </w:r>
      <w:r w:rsidR="004E3980">
        <w:t>respondents</w:t>
      </w:r>
      <w:r>
        <w:t xml:space="preserve"> divided</w:t>
      </w:r>
    </w:p>
    <w:p w:rsidR="00015BCD" w:rsidRDefault="00015BCD" w:rsidP="00752119">
      <w:pPr>
        <w:pStyle w:val="ListParagraph"/>
        <w:numPr>
          <w:ilvl w:val="0"/>
          <w:numId w:val="2"/>
        </w:numPr>
      </w:pPr>
      <w:r>
        <w:t>How were the survey questions analyzed?</w:t>
      </w:r>
    </w:p>
    <w:p w:rsidR="00752119" w:rsidRDefault="00015BCD" w:rsidP="00752119">
      <w:pPr>
        <w:pStyle w:val="ListParagraph"/>
        <w:numPr>
          <w:ilvl w:val="0"/>
          <w:numId w:val="2"/>
        </w:numPr>
      </w:pPr>
      <w:r>
        <w:t>What program was used (JUMP v 13)</w:t>
      </w:r>
    </w:p>
    <w:p w:rsidR="00015BCD" w:rsidRDefault="00015BCD" w:rsidP="00015BCD"/>
    <w:p w:rsidR="00015BCD" w:rsidRDefault="00015BCD" w:rsidP="00015BCD">
      <w:pPr>
        <w:pStyle w:val="Heading2"/>
      </w:pPr>
      <w:r>
        <w:t>Results:</w:t>
      </w:r>
    </w:p>
    <w:p w:rsidR="00015BCD" w:rsidRDefault="00015BCD" w:rsidP="00015BCD">
      <w:pPr>
        <w:pStyle w:val="ListParagraph"/>
        <w:numPr>
          <w:ilvl w:val="0"/>
          <w:numId w:val="3"/>
        </w:numPr>
      </w:pPr>
      <w:r>
        <w:t>Study participants</w:t>
      </w:r>
    </w:p>
    <w:p w:rsidR="00015BCD" w:rsidRDefault="00015BCD" w:rsidP="00015BCD">
      <w:pPr>
        <w:pStyle w:val="ListParagraph"/>
        <w:numPr>
          <w:ilvl w:val="0"/>
          <w:numId w:val="3"/>
        </w:numPr>
      </w:pPr>
      <w:r>
        <w:t>sub</w:t>
      </w:r>
      <w:r w:rsidR="0036795B">
        <w:t>h</w:t>
      </w:r>
      <w:r>
        <w:t>eadings that describe the main ideas we want to convey</w:t>
      </w:r>
    </w:p>
    <w:p w:rsidR="00015BCD" w:rsidRDefault="00015BCD" w:rsidP="00015BCD"/>
    <w:p w:rsidR="00350E52" w:rsidRDefault="00350E52" w:rsidP="00015BCD">
      <w:pPr>
        <w:pStyle w:val="Heading2"/>
      </w:pPr>
    </w:p>
    <w:p w:rsidR="00350E52" w:rsidRDefault="00350E52" w:rsidP="00015BCD">
      <w:pPr>
        <w:pStyle w:val="Heading2"/>
      </w:pPr>
      <w:r>
        <w:rPr>
          <w:noProof/>
          <w:lang w:val="en-CA" w:eastAsia="en-CA"/>
        </w:rPr>
        <w:drawing>
          <wp:inline distT="0" distB="0" distL="0" distR="0">
            <wp:extent cx="5943600" cy="3392805"/>
            <wp:effectExtent l="0" t="0" r="0" b="1079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0E6B39" w:rsidRDefault="000E6B39" w:rsidP="000E6B39">
      <w:r>
        <w:rPr>
          <w:noProof/>
          <w:lang w:val="en-CA" w:eastAsia="en-CA"/>
        </w:rPr>
        <w:drawing>
          <wp:inline distT="0" distB="0" distL="0" distR="0">
            <wp:extent cx="4572000" cy="27432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0E6B39" w:rsidRDefault="000E6B39" w:rsidP="000E6B39"/>
    <w:p w:rsidR="000E6B39" w:rsidRDefault="000E6B39" w:rsidP="000E6B39">
      <w:r>
        <w:rPr>
          <w:noProof/>
          <w:lang w:val="en-CA" w:eastAsia="en-CA"/>
        </w:rPr>
        <w:lastRenderedPageBreak/>
        <w:drawing>
          <wp:inline distT="0" distB="0" distL="0" distR="0">
            <wp:extent cx="4572000" cy="274320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340C3C" w:rsidRDefault="00340C3C" w:rsidP="000E6B39"/>
    <w:p w:rsidR="00340C3C" w:rsidRDefault="00340C3C" w:rsidP="000E6B39">
      <w:r>
        <w:t xml:space="preserve">Questions: </w:t>
      </w:r>
    </w:p>
    <w:p w:rsidR="00340C3C" w:rsidRDefault="00340C3C" w:rsidP="00340C3C">
      <w:pPr>
        <w:pStyle w:val="ListParagraph"/>
        <w:numPr>
          <w:ilvl w:val="0"/>
          <w:numId w:val="13"/>
        </w:numPr>
      </w:pPr>
      <w:r>
        <w:t>does the percent of surgeries done by TEES factor affect the difficulty during TEES result?</w:t>
      </w:r>
    </w:p>
    <w:p w:rsidR="00340C3C" w:rsidRPr="000E6B39" w:rsidRDefault="00340C3C" w:rsidP="00340C3C">
      <w:pPr>
        <w:pStyle w:val="ListParagraph"/>
        <w:numPr>
          <w:ilvl w:val="0"/>
          <w:numId w:val="13"/>
        </w:numPr>
      </w:pPr>
      <w:r>
        <w:t>Does the use of TEES instrument set factor affect the difficulty during TEES result?</w:t>
      </w:r>
    </w:p>
    <w:p w:rsidR="00015BCD" w:rsidRDefault="00015BCD" w:rsidP="00015BCD">
      <w:pPr>
        <w:pStyle w:val="Heading2"/>
      </w:pPr>
      <w:r>
        <w:t xml:space="preserve">Discussion: </w:t>
      </w:r>
    </w:p>
    <w:p w:rsidR="00015BCD" w:rsidRDefault="00015BCD" w:rsidP="00015BCD"/>
    <w:p w:rsidR="00015BCD" w:rsidRPr="00015BCD" w:rsidRDefault="00015BCD" w:rsidP="00015BCD">
      <w:pPr>
        <w:pStyle w:val="Heading2"/>
      </w:pPr>
      <w:r>
        <w:t xml:space="preserve">Conclusion: </w:t>
      </w:r>
    </w:p>
    <w:p w:rsidR="00015BCD" w:rsidRDefault="00A40CE7" w:rsidP="00A40CE7">
      <w:pPr>
        <w:pStyle w:val="ListParagraph"/>
        <w:numPr>
          <w:ilvl w:val="0"/>
          <w:numId w:val="6"/>
        </w:numPr>
      </w:pPr>
      <w:r>
        <w:t>key findings</w:t>
      </w:r>
    </w:p>
    <w:p w:rsidR="00A40CE7" w:rsidRDefault="00A40CE7" w:rsidP="00A40CE7">
      <w:pPr>
        <w:pStyle w:val="ListParagraph"/>
        <w:numPr>
          <w:ilvl w:val="0"/>
          <w:numId w:val="6"/>
        </w:numPr>
      </w:pPr>
      <w:r>
        <w:t>review main outcome measures</w:t>
      </w:r>
    </w:p>
    <w:p w:rsidR="00A40CE7" w:rsidRDefault="00A40CE7" w:rsidP="00A40CE7">
      <w:pPr>
        <w:pStyle w:val="ListParagraph"/>
        <w:numPr>
          <w:ilvl w:val="0"/>
          <w:numId w:val="6"/>
        </w:numPr>
      </w:pPr>
      <w:r>
        <w:t xml:space="preserve">compare key </w:t>
      </w:r>
      <w:r w:rsidR="00783D5A">
        <w:t>findings with other literature</w:t>
      </w:r>
    </w:p>
    <w:p w:rsidR="00783D5A" w:rsidRDefault="00783D5A" w:rsidP="00A40CE7">
      <w:pPr>
        <w:pStyle w:val="ListParagraph"/>
        <w:numPr>
          <w:ilvl w:val="0"/>
          <w:numId w:val="6"/>
        </w:numPr>
      </w:pPr>
      <w:r>
        <w:t>limitations of study</w:t>
      </w:r>
    </w:p>
    <w:p w:rsidR="00132782" w:rsidRDefault="00132782" w:rsidP="00132782">
      <w:pPr>
        <w:pStyle w:val="ListParagraph"/>
        <w:numPr>
          <w:ilvl w:val="1"/>
          <w:numId w:val="6"/>
        </w:numPr>
      </w:pPr>
      <w:r>
        <w:t>from Jane Lea’s study, there is a low adoption rate of TEES (is there an international number?) or if there are enough respondents, then can say that x% of respondents actually have TEES experience and due to this they have different difficulties depending on where they are in the learning curve</w:t>
      </w:r>
    </w:p>
    <w:p w:rsidR="00132782" w:rsidRDefault="00132782" w:rsidP="00132782">
      <w:pPr>
        <w:pStyle w:val="ListParagraph"/>
        <w:numPr>
          <w:ilvl w:val="1"/>
          <w:numId w:val="6"/>
        </w:numPr>
      </w:pPr>
      <w:r>
        <w:t>also if the residents answered then they are still learning core skills that’s why we asked what percent of surgeries are done endoscopically because even though a surgeon is experienced, TEES is very different from microscopic surgery and so we wanted to know experience on TEES specifically rather than total surgical experience</w:t>
      </w:r>
    </w:p>
    <w:p w:rsidR="00132782" w:rsidRDefault="00132782" w:rsidP="00132782">
      <w:pPr>
        <w:pStyle w:val="ListParagraph"/>
        <w:numPr>
          <w:ilvl w:val="1"/>
          <w:numId w:val="6"/>
        </w:numPr>
      </w:pPr>
    </w:p>
    <w:p w:rsidR="00A40CE7" w:rsidRDefault="00A40CE7">
      <w:r>
        <w:br w:type="page"/>
      </w:r>
    </w:p>
    <w:p w:rsidR="00A40CE7" w:rsidRDefault="00A40CE7" w:rsidP="00015BCD"/>
    <w:p w:rsidR="00743726" w:rsidRDefault="00743726" w:rsidP="00015BCD"/>
    <w:p w:rsidR="00743726" w:rsidRDefault="00743726" w:rsidP="00743726">
      <w:pPr>
        <w:widowControl w:val="0"/>
        <w:autoSpaceDE w:val="0"/>
        <w:autoSpaceDN w:val="0"/>
        <w:adjustRightInd w:val="0"/>
        <w:spacing w:after="240"/>
      </w:pPr>
      <w:r>
        <w:t>Notes from “</w:t>
      </w:r>
      <w:r w:rsidRPr="00743726">
        <w:t>Endoscopic and keyhole endoscope-assisted neurosurgical approaches: A qualitative survey on technical challenges and technological solutions”</w:t>
      </w:r>
      <w:r w:rsidR="00DC50B3">
        <w:t xml:space="preserve"> </w:t>
      </w:r>
      <w:r w:rsidR="00064C29">
        <w:fldChar w:fldCharType="begin" w:fldLock="1"/>
      </w:r>
      <w:r w:rsidR="00DB6365">
        <w:instrText>ADDIN CSL_CITATION { "citationItems" : [ { "id" : "ITEM-1", "itemData" : { "DOI" : "10.3109/02688697.2014.887654.Endoscopic", "author" : [ { "dropping-particle" : "", "family" : "Marcus", "given" : "Hani J", "non-dropping-particle" : "", "parse-names" : false, "suffix" : "" }, { "dropping-particle" : "", "family" : "Cundy", "given" : "Thomas P", "non-dropping-particle" : "", "parse-names" : false, "suffix" : "" }, { "dropping-particle" : "", "family" : "Hughes-hallett", "given" : "Archie", "non-dropping-particle" : "", "parse-names" : false, "suffix" : "" }, { "dropping-particle" : "", "family" : "Yang", "given" : "Zhong", "non-dropping-particle" : "", "parse-names" : false, "suffix" : "" }, { "dropping-particle" : "", "family" : "Darzi", "given" : "Ara", "non-dropping-particle" : "", "parse-names" : false, "suffix" : "" }, { "dropping-particle" : "", "family" : "Nandi", "given" : "Dipankar", "non-dropping-particle" : "", "parse-names" : false, "suffix" : "" }, { "dropping-particle" : "", "family" : "Phil", "given" : "D", "non-dropping-particle" : "", "parse-names" : false, "suffix" : "" } ], "id" : "ITEM-1", "issue" : "5", "issued" : { "date-parts" : [ [ "2015" ] ] }, "page" : "606-610", "title" : "Europe PMC Funders Group Endoscopic and Keyhole Endoscope-assisted Neurosurgical Approaches : A Qualitative Survey on Technical Challenges and Technological Solutions", "type" : "article-journal", "volume" : "28" }, "uris" : [ "http://www.mendeley.com/documents/?uuid=28dea761-b9c4-4883-baa6-bf04c8290463" ] } ], "mendeley" : { "formattedCitation" : "[4]", "plainTextFormattedCitation" : "[4]", "previouslyFormattedCitation" : "[1]" }, "properties" : { "noteIndex" : 0 }, "schema" : "https://github.com/citation-style-language/schema/raw/master/csl-citation.json" }</w:instrText>
      </w:r>
      <w:r w:rsidR="00064C29">
        <w:fldChar w:fldCharType="separate"/>
      </w:r>
      <w:r w:rsidR="00DB6365" w:rsidRPr="00DB6365">
        <w:rPr>
          <w:noProof/>
        </w:rPr>
        <w:t>[4]</w:t>
      </w:r>
      <w:r w:rsidR="00064C29">
        <w:fldChar w:fldCharType="end"/>
      </w:r>
    </w:p>
    <w:p w:rsidR="00B33A05" w:rsidRDefault="00B33A05" w:rsidP="00743726">
      <w:pPr>
        <w:widowControl w:val="0"/>
        <w:autoSpaceDE w:val="0"/>
        <w:autoSpaceDN w:val="0"/>
        <w:adjustRightInd w:val="0"/>
        <w:spacing w:after="240"/>
      </w:pPr>
      <w:r>
        <w:t xml:space="preserve">Methods: </w:t>
      </w:r>
    </w:p>
    <w:p w:rsidR="00743726" w:rsidRDefault="00C472E4" w:rsidP="00743726">
      <w:pPr>
        <w:pStyle w:val="ListParagraph"/>
        <w:widowControl w:val="0"/>
        <w:numPr>
          <w:ilvl w:val="0"/>
          <w:numId w:val="4"/>
        </w:numPr>
        <w:autoSpaceDE w:val="0"/>
        <w:autoSpaceDN w:val="0"/>
        <w:adjustRightInd w:val="0"/>
        <w:spacing w:after="240"/>
      </w:pPr>
      <w:r>
        <w:t xml:space="preserve">asked: name, surgical unit, subspecialty </w:t>
      </w:r>
      <w:r w:rsidR="001C0E70">
        <w:t>interests</w:t>
      </w:r>
    </w:p>
    <w:p w:rsidR="001C0E70" w:rsidRDefault="00B33A05" w:rsidP="00743726">
      <w:pPr>
        <w:pStyle w:val="ListParagraph"/>
        <w:widowControl w:val="0"/>
        <w:numPr>
          <w:ilvl w:val="0"/>
          <w:numId w:val="4"/>
        </w:numPr>
        <w:autoSpaceDE w:val="0"/>
        <w:autoSpaceDN w:val="0"/>
        <w:adjustRightInd w:val="0"/>
        <w:spacing w:after="240"/>
      </w:pPr>
      <w:r>
        <w:t>survey</w:t>
      </w:r>
      <w:r w:rsidR="001C0E70">
        <w:t xml:space="preserve">: </w:t>
      </w:r>
    </w:p>
    <w:p w:rsidR="001C0E70" w:rsidRDefault="001C0E70" w:rsidP="001C0E70">
      <w:pPr>
        <w:pStyle w:val="ListParagraph"/>
        <w:widowControl w:val="0"/>
        <w:numPr>
          <w:ilvl w:val="1"/>
          <w:numId w:val="4"/>
        </w:numPr>
        <w:autoSpaceDE w:val="0"/>
        <w:autoSpaceDN w:val="0"/>
        <w:adjustRightInd w:val="0"/>
        <w:spacing w:after="240"/>
      </w:pPr>
      <w:r>
        <w:t>whether surgeon presently uses endoscopic/endoscopic assisted approaches</w:t>
      </w:r>
    </w:p>
    <w:p w:rsidR="001C0E70" w:rsidRDefault="001C0E70" w:rsidP="001C0E70">
      <w:pPr>
        <w:pStyle w:val="ListParagraph"/>
        <w:widowControl w:val="0"/>
        <w:numPr>
          <w:ilvl w:val="1"/>
          <w:numId w:val="4"/>
        </w:numPr>
        <w:autoSpaceDE w:val="0"/>
        <w:autoSpaceDN w:val="0"/>
        <w:adjustRightInd w:val="0"/>
        <w:spacing w:after="240"/>
      </w:pPr>
      <w:r>
        <w:t>what they consider to be major technical barriers to adopting such approaches</w:t>
      </w:r>
    </w:p>
    <w:p w:rsidR="00B33A05" w:rsidRDefault="001C0E70" w:rsidP="00B33A05">
      <w:pPr>
        <w:pStyle w:val="ListParagraph"/>
        <w:widowControl w:val="0"/>
        <w:numPr>
          <w:ilvl w:val="1"/>
          <w:numId w:val="4"/>
        </w:numPr>
        <w:autoSpaceDE w:val="0"/>
        <w:autoSpaceDN w:val="0"/>
        <w:adjustRightInd w:val="0"/>
        <w:spacing w:after="240"/>
      </w:pPr>
      <w:r>
        <w:t>technological advances they foresee improving safety and efficacy in the field</w:t>
      </w:r>
    </w:p>
    <w:p w:rsidR="006E6BEC" w:rsidRDefault="00B33A05" w:rsidP="006E6BEC">
      <w:pPr>
        <w:pStyle w:val="ListParagraph"/>
        <w:widowControl w:val="0"/>
        <w:numPr>
          <w:ilvl w:val="1"/>
          <w:numId w:val="4"/>
        </w:numPr>
        <w:autoSpaceDE w:val="0"/>
        <w:autoSpaceDN w:val="0"/>
        <w:adjustRightInd w:val="0"/>
        <w:spacing w:after="240"/>
      </w:pPr>
      <w:r>
        <w:t xml:space="preserve">three authors analysed the survey </w:t>
      </w:r>
    </w:p>
    <w:p w:rsidR="00B33A05" w:rsidRDefault="00B33A05" w:rsidP="006E6BEC">
      <w:pPr>
        <w:widowControl w:val="0"/>
        <w:autoSpaceDE w:val="0"/>
        <w:autoSpaceDN w:val="0"/>
        <w:adjustRightInd w:val="0"/>
        <w:spacing w:after="240"/>
      </w:pPr>
      <w:r>
        <w:t xml:space="preserve">Results: </w:t>
      </w:r>
    </w:p>
    <w:p w:rsidR="00B33A05" w:rsidRDefault="00B33A05" w:rsidP="00B33A05">
      <w:pPr>
        <w:pStyle w:val="ListParagraph"/>
        <w:widowControl w:val="0"/>
        <w:numPr>
          <w:ilvl w:val="1"/>
          <w:numId w:val="4"/>
        </w:numPr>
        <w:autoSpaceDE w:val="0"/>
        <w:autoSpaceDN w:val="0"/>
        <w:adjustRightInd w:val="0"/>
        <w:spacing w:after="240"/>
      </w:pPr>
      <w:r>
        <w:t>40 neurosurgeons (16% response rate within the first week)</w:t>
      </w:r>
    </w:p>
    <w:p w:rsidR="00B33A05" w:rsidRDefault="00B33A05" w:rsidP="00B33A05">
      <w:pPr>
        <w:pStyle w:val="ListParagraph"/>
        <w:widowControl w:val="0"/>
        <w:numPr>
          <w:ilvl w:val="1"/>
          <w:numId w:val="4"/>
        </w:numPr>
        <w:autoSpaceDE w:val="0"/>
        <w:autoSpaceDN w:val="0"/>
        <w:adjustRightInd w:val="0"/>
        <w:spacing w:after="240"/>
      </w:pPr>
      <w:r>
        <w:t>reported the percent of surgeons that did xyz types of surgery</w:t>
      </w:r>
    </w:p>
    <w:p w:rsidR="00B33A05" w:rsidRDefault="00B33A05" w:rsidP="00B33A05">
      <w:pPr>
        <w:pStyle w:val="ListParagraph"/>
        <w:widowControl w:val="0"/>
        <w:numPr>
          <w:ilvl w:val="1"/>
          <w:numId w:val="4"/>
        </w:numPr>
        <w:autoSpaceDE w:val="0"/>
        <w:autoSpaceDN w:val="0"/>
        <w:adjustRightInd w:val="0"/>
        <w:spacing w:after="240"/>
      </w:pPr>
      <w:r>
        <w:t xml:space="preserve">detailed opinions on technical challenges: </w:t>
      </w:r>
    </w:p>
    <w:p w:rsidR="00B33A05" w:rsidRDefault="00B33A05" w:rsidP="00B33A05">
      <w:pPr>
        <w:pStyle w:val="ListParagraph"/>
        <w:widowControl w:val="0"/>
        <w:numPr>
          <w:ilvl w:val="2"/>
          <w:numId w:val="4"/>
        </w:numPr>
        <w:autoSpaceDE w:val="0"/>
        <w:autoSpaceDN w:val="0"/>
        <w:adjustRightInd w:val="0"/>
        <w:spacing w:after="240"/>
      </w:pPr>
      <w:r>
        <w:t>grouped responses into specific themes: surgical approach with better integration with image guidance, intra-op visualization and improvement in neuroendoscopy, surgical manipulation and improvements in instruments</w:t>
      </w:r>
    </w:p>
    <w:p w:rsidR="00B33A05" w:rsidRDefault="00B33A05" w:rsidP="00B33A05">
      <w:pPr>
        <w:pStyle w:val="ListParagraph"/>
        <w:widowControl w:val="0"/>
        <w:numPr>
          <w:ilvl w:val="2"/>
          <w:numId w:val="4"/>
        </w:numPr>
        <w:autoSpaceDE w:val="0"/>
        <w:autoSpaceDN w:val="0"/>
        <w:adjustRightInd w:val="0"/>
        <w:spacing w:after="240"/>
      </w:pPr>
      <w:r>
        <w:t>subthemes outlined in a figure e.g. for approach: integrated IGS, flexible access subthemes</w:t>
      </w:r>
    </w:p>
    <w:p w:rsidR="00B33A05" w:rsidRDefault="00B33A05" w:rsidP="00B33A05">
      <w:pPr>
        <w:pStyle w:val="ListParagraph"/>
        <w:widowControl w:val="0"/>
        <w:numPr>
          <w:ilvl w:val="1"/>
          <w:numId w:val="4"/>
        </w:numPr>
        <w:autoSpaceDE w:val="0"/>
        <w:autoSpaceDN w:val="0"/>
        <w:adjustRightInd w:val="0"/>
        <w:spacing w:after="240"/>
      </w:pPr>
      <w:r>
        <w:t>paragraphs outlining the results of the themes</w:t>
      </w:r>
    </w:p>
    <w:p w:rsidR="00B33A05" w:rsidRDefault="00B33A05" w:rsidP="00B33A05">
      <w:pPr>
        <w:pStyle w:val="ListParagraph"/>
        <w:widowControl w:val="0"/>
        <w:numPr>
          <w:ilvl w:val="2"/>
          <w:numId w:val="4"/>
        </w:numPr>
        <w:autoSpaceDE w:val="0"/>
        <w:autoSpaceDN w:val="0"/>
        <w:adjustRightInd w:val="0"/>
        <w:spacing w:after="240"/>
      </w:pPr>
      <w:r>
        <w:t>how many respondents suggested that theme?</w:t>
      </w:r>
    </w:p>
    <w:p w:rsidR="006E6BEC" w:rsidRDefault="006E6BEC" w:rsidP="00B33A05">
      <w:pPr>
        <w:pStyle w:val="ListParagraph"/>
        <w:widowControl w:val="0"/>
        <w:numPr>
          <w:ilvl w:val="2"/>
          <w:numId w:val="4"/>
        </w:numPr>
        <w:autoSpaceDE w:val="0"/>
        <w:autoSpaceDN w:val="0"/>
        <w:adjustRightInd w:val="0"/>
        <w:spacing w:after="240"/>
      </w:pPr>
      <w:r>
        <w:t>E.g. How many respondents said endoscope image quality was a problem in the visualization theme?</w:t>
      </w:r>
    </w:p>
    <w:p w:rsidR="006E6BEC" w:rsidRDefault="006E6BEC" w:rsidP="006E6BEC">
      <w:pPr>
        <w:pStyle w:val="ListParagraph"/>
        <w:widowControl w:val="0"/>
        <w:numPr>
          <w:ilvl w:val="1"/>
          <w:numId w:val="4"/>
        </w:numPr>
        <w:autoSpaceDE w:val="0"/>
        <w:autoSpaceDN w:val="0"/>
        <w:adjustRightInd w:val="0"/>
        <w:spacing w:after="240"/>
      </w:pPr>
      <w:r>
        <w:t>Table outlining the subspecialties of the neurosurgeon respondents</w:t>
      </w:r>
    </w:p>
    <w:p w:rsidR="006E6BEC" w:rsidRDefault="006E6BEC" w:rsidP="006E6BEC">
      <w:pPr>
        <w:widowControl w:val="0"/>
        <w:autoSpaceDE w:val="0"/>
        <w:autoSpaceDN w:val="0"/>
        <w:adjustRightInd w:val="0"/>
        <w:spacing w:after="240"/>
      </w:pPr>
      <w:r>
        <w:t xml:space="preserve">Discussion: </w:t>
      </w:r>
    </w:p>
    <w:p w:rsidR="006E6BEC" w:rsidRDefault="006E6BEC" w:rsidP="006E6BEC">
      <w:pPr>
        <w:pStyle w:val="ListParagraph"/>
        <w:widowControl w:val="0"/>
        <w:numPr>
          <w:ilvl w:val="0"/>
          <w:numId w:val="5"/>
        </w:numPr>
        <w:autoSpaceDE w:val="0"/>
        <w:autoSpaceDN w:val="0"/>
        <w:adjustRightInd w:val="0"/>
        <w:spacing w:after="240"/>
      </w:pPr>
      <w:r>
        <w:t>Why is endoscopy good (briefly)</w:t>
      </w:r>
    </w:p>
    <w:p w:rsidR="006E6BEC" w:rsidRDefault="006E6BEC" w:rsidP="006E6BEC">
      <w:pPr>
        <w:pStyle w:val="ListParagraph"/>
        <w:widowControl w:val="0"/>
        <w:numPr>
          <w:ilvl w:val="0"/>
          <w:numId w:val="5"/>
        </w:numPr>
        <w:autoSpaceDE w:val="0"/>
        <w:autoSpaceDN w:val="0"/>
        <w:adjustRightInd w:val="0"/>
        <w:spacing w:after="240"/>
      </w:pPr>
      <w:r>
        <w:t>Recent advances in endoscopy technology – improved lenses, image quality, HD camera, screen</w:t>
      </w:r>
    </w:p>
    <w:p w:rsidR="006E6BEC" w:rsidRDefault="006E6BEC" w:rsidP="006E6BEC">
      <w:pPr>
        <w:pStyle w:val="ListParagraph"/>
        <w:widowControl w:val="0"/>
        <w:numPr>
          <w:ilvl w:val="0"/>
          <w:numId w:val="5"/>
        </w:numPr>
        <w:autoSpaceDE w:val="0"/>
        <w:autoSpaceDN w:val="0"/>
        <w:adjustRightInd w:val="0"/>
        <w:spacing w:after="240"/>
      </w:pPr>
      <w:r>
        <w:t>Technical challenges of neuroendoscopy themes are mentioned in one sentence</w:t>
      </w:r>
    </w:p>
    <w:p w:rsidR="006E6BEC" w:rsidRDefault="006E6BEC" w:rsidP="006E6BEC">
      <w:pPr>
        <w:pStyle w:val="ListParagraph"/>
        <w:widowControl w:val="0"/>
        <w:numPr>
          <w:ilvl w:val="0"/>
          <w:numId w:val="5"/>
        </w:numPr>
        <w:autoSpaceDE w:val="0"/>
        <w:autoSpaceDN w:val="0"/>
        <w:adjustRightInd w:val="0"/>
        <w:spacing w:after="240"/>
      </w:pPr>
      <w:r>
        <w:t xml:space="preserve">Discussion of the three themes: </w:t>
      </w:r>
      <w:r w:rsidR="00501CA9">
        <w:t>their current status clinically</w:t>
      </w:r>
    </w:p>
    <w:p w:rsidR="00501CA9" w:rsidRDefault="00501CA9" w:rsidP="00501CA9">
      <w:pPr>
        <w:widowControl w:val="0"/>
        <w:autoSpaceDE w:val="0"/>
        <w:autoSpaceDN w:val="0"/>
        <w:adjustRightInd w:val="0"/>
        <w:spacing w:after="240"/>
      </w:pPr>
      <w:r>
        <w:t xml:space="preserve">Limitations of the study: </w:t>
      </w:r>
    </w:p>
    <w:p w:rsidR="00501CA9" w:rsidRDefault="00A40CE7" w:rsidP="00501CA9">
      <w:pPr>
        <w:widowControl w:val="0"/>
        <w:autoSpaceDE w:val="0"/>
        <w:autoSpaceDN w:val="0"/>
        <w:adjustRightInd w:val="0"/>
        <w:spacing w:after="240"/>
      </w:pPr>
      <w:r>
        <w:t xml:space="preserve">Small sample size, low response rate. Asked endoscopic ear surgeons/surgeons interested in TEES. </w:t>
      </w:r>
    </w:p>
    <w:p w:rsidR="00A40CE7" w:rsidRDefault="00A40CE7" w:rsidP="00501CA9">
      <w:pPr>
        <w:widowControl w:val="0"/>
        <w:autoSpaceDE w:val="0"/>
        <w:autoSpaceDN w:val="0"/>
        <w:adjustRightInd w:val="0"/>
        <w:spacing w:after="240"/>
      </w:pPr>
      <w:r>
        <w:t xml:space="preserve">All members of SBNS were invited to participate in the survey but neurosurgeons self-selected </w:t>
      </w:r>
      <w:r>
        <w:lastRenderedPageBreak/>
        <w:t>if they had a specialist interest in neuroendoscopy, as seen by the high number of peadiatric and skull base neurosurgeons responding</w:t>
      </w:r>
    </w:p>
    <w:p w:rsidR="001E2875" w:rsidRDefault="001E2875" w:rsidP="00501CA9">
      <w:pPr>
        <w:widowControl w:val="0"/>
        <w:autoSpaceDE w:val="0"/>
        <w:autoSpaceDN w:val="0"/>
        <w:adjustRightInd w:val="0"/>
        <w:spacing w:after="240"/>
      </w:pPr>
    </w:p>
    <w:p w:rsidR="001E2875" w:rsidRDefault="001E2875" w:rsidP="00501CA9">
      <w:pPr>
        <w:widowControl w:val="0"/>
        <w:autoSpaceDE w:val="0"/>
        <w:autoSpaceDN w:val="0"/>
        <w:adjustRightInd w:val="0"/>
        <w:spacing w:after="240"/>
      </w:pPr>
    </w:p>
    <w:p w:rsidR="001E2875" w:rsidRDefault="001E2875" w:rsidP="001E2875">
      <w:pPr>
        <w:widowControl w:val="0"/>
        <w:autoSpaceDE w:val="0"/>
        <w:autoSpaceDN w:val="0"/>
        <w:adjustRightInd w:val="0"/>
        <w:spacing w:after="240"/>
      </w:pPr>
      <w:r>
        <w:t>“</w:t>
      </w:r>
      <w:r w:rsidRPr="001E2875">
        <w:t>Purely Endoscopic Removal of Intraventricular Brain Tumors:</w:t>
      </w:r>
      <w:r>
        <w:t xml:space="preserve"> A Consensus Opinion and Update”</w:t>
      </w:r>
      <w:bookmarkStart w:id="0" w:name="_GoBack"/>
      <w:bookmarkEnd w:id="0"/>
    </w:p>
    <w:p w:rsidR="001E2875" w:rsidRDefault="001E2875" w:rsidP="001E2875">
      <w:pPr>
        <w:pStyle w:val="ListParagraph"/>
        <w:widowControl w:val="0"/>
        <w:numPr>
          <w:ilvl w:val="0"/>
          <w:numId w:val="7"/>
        </w:numPr>
        <w:autoSpaceDE w:val="0"/>
        <w:autoSpaceDN w:val="0"/>
        <w:adjustRightInd w:val="0"/>
        <w:spacing w:after="240"/>
      </w:pPr>
      <w:r>
        <w:t>15</w:t>
      </w:r>
      <w:r w:rsidR="00440BE7">
        <w:t xml:space="preserve"> out of 20 surveyed</w:t>
      </w:r>
      <w:r>
        <w:t xml:space="preserve"> neurosurgeons responded</w:t>
      </w:r>
    </w:p>
    <w:p w:rsidR="00440BE7" w:rsidRDefault="00C507DE" w:rsidP="00C507DE">
      <w:pPr>
        <w:widowControl w:val="0"/>
        <w:autoSpaceDE w:val="0"/>
        <w:autoSpaceDN w:val="0"/>
        <w:adjustRightInd w:val="0"/>
        <w:spacing w:after="240"/>
      </w:pPr>
      <w:r>
        <w:t xml:space="preserve">Introduction: </w:t>
      </w:r>
    </w:p>
    <w:p w:rsidR="001E2875" w:rsidRDefault="00CB3C93" w:rsidP="001E2875">
      <w:pPr>
        <w:pStyle w:val="ListParagraph"/>
        <w:widowControl w:val="0"/>
        <w:numPr>
          <w:ilvl w:val="0"/>
          <w:numId w:val="7"/>
        </w:numPr>
        <w:autoSpaceDE w:val="0"/>
        <w:autoSpaceDN w:val="0"/>
        <w:adjustRightInd w:val="0"/>
        <w:spacing w:after="240"/>
      </w:pPr>
      <w:r>
        <w:t xml:space="preserve">background research </w:t>
      </w:r>
    </w:p>
    <w:p w:rsidR="00CB3C93" w:rsidRDefault="00CB3C93" w:rsidP="001E2875">
      <w:pPr>
        <w:pStyle w:val="ListParagraph"/>
        <w:widowControl w:val="0"/>
        <w:numPr>
          <w:ilvl w:val="0"/>
          <w:numId w:val="7"/>
        </w:numPr>
        <w:autoSpaceDE w:val="0"/>
        <w:autoSpaceDN w:val="0"/>
        <w:adjustRightInd w:val="0"/>
        <w:spacing w:after="240"/>
      </w:pPr>
      <w:r>
        <w:t>questionnaire was designed and used to survey neurosurgeons who place a particular emphasis on endoscopic methods</w:t>
      </w:r>
    </w:p>
    <w:p w:rsidR="00CB3C93" w:rsidRDefault="00CB3C93" w:rsidP="00CB3C93">
      <w:pPr>
        <w:widowControl w:val="0"/>
        <w:autoSpaceDE w:val="0"/>
        <w:autoSpaceDN w:val="0"/>
        <w:adjustRightInd w:val="0"/>
        <w:spacing w:after="240"/>
      </w:pPr>
      <w:r>
        <w:t xml:space="preserve">Methods: </w:t>
      </w:r>
    </w:p>
    <w:p w:rsidR="00CB3C93" w:rsidRDefault="00CB3C93" w:rsidP="00CB3C93">
      <w:pPr>
        <w:pStyle w:val="ListParagraph"/>
        <w:widowControl w:val="0"/>
        <w:numPr>
          <w:ilvl w:val="0"/>
          <w:numId w:val="8"/>
        </w:numPr>
        <w:autoSpaceDE w:val="0"/>
        <w:autoSpaceDN w:val="0"/>
        <w:adjustRightInd w:val="0"/>
        <w:spacing w:after="240"/>
      </w:pPr>
      <w:r>
        <w:t>questionnaire and survey</w:t>
      </w:r>
      <w:r>
        <w:tab/>
      </w:r>
    </w:p>
    <w:p w:rsidR="00CB3C93" w:rsidRDefault="00CB3C93" w:rsidP="00CB3C93">
      <w:pPr>
        <w:pStyle w:val="ListParagraph"/>
        <w:widowControl w:val="0"/>
        <w:numPr>
          <w:ilvl w:val="1"/>
          <w:numId w:val="8"/>
        </w:numPr>
        <w:autoSpaceDE w:val="0"/>
        <w:autoSpaceDN w:val="0"/>
        <w:adjustRightInd w:val="0"/>
        <w:spacing w:after="240"/>
      </w:pPr>
      <w:r>
        <w:t>what led to the development of questions in the survey – literature search, interviewing fellow surgeons, attending the endoscopic ear surgery course</w:t>
      </w:r>
    </w:p>
    <w:p w:rsidR="00CB3C93" w:rsidRDefault="00CB3C93" w:rsidP="00CB3C93">
      <w:pPr>
        <w:pStyle w:val="ListParagraph"/>
        <w:widowControl w:val="0"/>
        <w:numPr>
          <w:ilvl w:val="1"/>
          <w:numId w:val="8"/>
        </w:numPr>
        <w:autoSpaceDE w:val="0"/>
        <w:autoSpaceDN w:val="0"/>
        <w:adjustRightInd w:val="0"/>
        <w:spacing w:after="240"/>
      </w:pPr>
      <w:r>
        <w:t>what was the questionnaire designed to do? Survey ear surgeons to figure out what difficulties they experience during TEES and would want new tools for</w:t>
      </w:r>
    </w:p>
    <w:p w:rsidR="00CB3C93" w:rsidRDefault="00CB3C93" w:rsidP="00CB3C93">
      <w:pPr>
        <w:pStyle w:val="ListParagraph"/>
        <w:widowControl w:val="0"/>
        <w:numPr>
          <w:ilvl w:val="1"/>
          <w:numId w:val="8"/>
        </w:numPr>
        <w:autoSpaceDE w:val="0"/>
        <w:autoSpaceDN w:val="0"/>
        <w:adjustRightInd w:val="0"/>
        <w:spacing w:after="240"/>
      </w:pPr>
      <w:r>
        <w:t>who was it sent out to? Ear surgeons who attended the 2</w:t>
      </w:r>
      <w:r w:rsidRPr="00CB3C93">
        <w:rPr>
          <w:vertAlign w:val="superscript"/>
        </w:rPr>
        <w:t>nd</w:t>
      </w:r>
      <w:r>
        <w:t xml:space="preserve"> world congress of EES to get a sense of what experienced surgeons who perform TEES feel, list other societies </w:t>
      </w:r>
    </w:p>
    <w:p w:rsidR="00CB3C93" w:rsidRDefault="00CB3C93" w:rsidP="00CB3C93">
      <w:pPr>
        <w:pStyle w:val="ListParagraph"/>
        <w:widowControl w:val="0"/>
        <w:numPr>
          <w:ilvl w:val="1"/>
          <w:numId w:val="8"/>
        </w:numPr>
        <w:autoSpaceDE w:val="0"/>
        <w:autoSpaceDN w:val="0"/>
        <w:adjustRightInd w:val="0"/>
        <w:spacing w:after="240"/>
      </w:pPr>
      <w:r>
        <w:t>how many responded?</w:t>
      </w:r>
    </w:p>
    <w:p w:rsidR="00CB3C93" w:rsidRDefault="00CB3C93" w:rsidP="00CB3C93">
      <w:pPr>
        <w:pStyle w:val="ListParagraph"/>
        <w:widowControl w:val="0"/>
        <w:numPr>
          <w:ilvl w:val="1"/>
          <w:numId w:val="8"/>
        </w:numPr>
        <w:autoSpaceDE w:val="0"/>
        <w:autoSpaceDN w:val="0"/>
        <w:adjustRightInd w:val="0"/>
        <w:spacing w:after="240"/>
      </w:pPr>
      <w:r>
        <w:t xml:space="preserve">Why did we select these societies? </w:t>
      </w:r>
    </w:p>
    <w:p w:rsidR="00CB3C93" w:rsidRDefault="00CB3C93" w:rsidP="00CB3C93">
      <w:pPr>
        <w:pStyle w:val="ListParagraph"/>
        <w:widowControl w:val="0"/>
        <w:numPr>
          <w:ilvl w:val="1"/>
          <w:numId w:val="8"/>
        </w:numPr>
        <w:autoSpaceDE w:val="0"/>
        <w:autoSpaceDN w:val="0"/>
        <w:adjustRightInd w:val="0"/>
        <w:spacing w:after="240"/>
      </w:pPr>
      <w:r>
        <w:t xml:space="preserve">Used a continuous rating scale with </w:t>
      </w:r>
      <w:r w:rsidR="00A91EE2">
        <w:t xml:space="preserve">labels to help the participants gauge where they fit on the scale - </w:t>
      </w:r>
    </w:p>
    <w:p w:rsidR="00CB3C93" w:rsidRDefault="00CB3C93" w:rsidP="00CB3C93">
      <w:pPr>
        <w:pStyle w:val="ListParagraph"/>
        <w:widowControl w:val="0"/>
        <w:numPr>
          <w:ilvl w:val="0"/>
          <w:numId w:val="8"/>
        </w:numPr>
        <w:autoSpaceDE w:val="0"/>
        <w:autoSpaceDN w:val="0"/>
        <w:adjustRightInd w:val="0"/>
        <w:spacing w:after="240"/>
      </w:pPr>
      <w:r>
        <w:t>Explain the different difficulties</w:t>
      </w:r>
    </w:p>
    <w:p w:rsidR="00CB3C93" w:rsidRDefault="00A91EE2" w:rsidP="00A91EE2">
      <w:pPr>
        <w:widowControl w:val="0"/>
        <w:autoSpaceDE w:val="0"/>
        <w:autoSpaceDN w:val="0"/>
        <w:adjustRightInd w:val="0"/>
        <w:spacing w:after="240"/>
      </w:pPr>
      <w:r>
        <w:t xml:space="preserve">Results: </w:t>
      </w:r>
    </w:p>
    <w:p w:rsidR="00A91EE2" w:rsidRDefault="00A91EE2" w:rsidP="00A91EE2">
      <w:pPr>
        <w:pStyle w:val="ListParagraph"/>
        <w:widowControl w:val="0"/>
        <w:numPr>
          <w:ilvl w:val="0"/>
          <w:numId w:val="11"/>
        </w:numPr>
        <w:autoSpaceDE w:val="0"/>
        <w:autoSpaceDN w:val="0"/>
        <w:adjustRightInd w:val="0"/>
        <w:spacing w:after="240"/>
      </w:pPr>
      <w:r>
        <w:t>Questionnaire was sent to ______ many otologists</w:t>
      </w:r>
    </w:p>
    <w:p w:rsidR="00A91EE2" w:rsidRDefault="00A91EE2" w:rsidP="00A91EE2">
      <w:pPr>
        <w:pStyle w:val="ListParagraph"/>
        <w:widowControl w:val="0"/>
        <w:numPr>
          <w:ilvl w:val="0"/>
          <w:numId w:val="11"/>
        </w:numPr>
        <w:autoSpaceDE w:val="0"/>
        <w:autoSpaceDN w:val="0"/>
        <w:adjustRightInd w:val="0"/>
        <w:spacing w:after="240"/>
      </w:pPr>
      <w:r>
        <w:t>____% responded</w:t>
      </w:r>
    </w:p>
    <w:p w:rsidR="00A91EE2" w:rsidRDefault="001E17F9" w:rsidP="001E17F9">
      <w:pPr>
        <w:widowControl w:val="0"/>
        <w:autoSpaceDE w:val="0"/>
        <w:autoSpaceDN w:val="0"/>
        <w:adjustRightInd w:val="0"/>
        <w:spacing w:after="240"/>
      </w:pPr>
      <w:r>
        <w:t xml:space="preserve">Discussion: </w:t>
      </w:r>
    </w:p>
    <w:p w:rsidR="001E17F9" w:rsidRDefault="001E17F9" w:rsidP="001E17F9">
      <w:pPr>
        <w:pStyle w:val="ListParagraph"/>
        <w:widowControl w:val="0"/>
        <w:numPr>
          <w:ilvl w:val="0"/>
          <w:numId w:val="12"/>
        </w:numPr>
        <w:autoSpaceDE w:val="0"/>
        <w:autoSpaceDN w:val="0"/>
        <w:adjustRightInd w:val="0"/>
        <w:spacing w:after="240"/>
      </w:pPr>
      <w:r>
        <w:t xml:space="preserve">give a literature/background on the different difficulties </w:t>
      </w:r>
    </w:p>
    <w:p w:rsidR="001E17F9" w:rsidRPr="001E2875" w:rsidRDefault="001E17F9" w:rsidP="001E17F9">
      <w:pPr>
        <w:pStyle w:val="ListParagraph"/>
        <w:widowControl w:val="0"/>
        <w:numPr>
          <w:ilvl w:val="0"/>
          <w:numId w:val="12"/>
        </w:numPr>
        <w:autoSpaceDE w:val="0"/>
        <w:autoSpaceDN w:val="0"/>
        <w:adjustRightInd w:val="0"/>
        <w:spacing w:after="240"/>
      </w:pPr>
    </w:p>
    <w:p w:rsidR="001E2875" w:rsidRDefault="001E2875" w:rsidP="00501CA9">
      <w:pPr>
        <w:widowControl w:val="0"/>
        <w:autoSpaceDE w:val="0"/>
        <w:autoSpaceDN w:val="0"/>
        <w:adjustRightInd w:val="0"/>
        <w:spacing w:after="240"/>
      </w:pPr>
    </w:p>
    <w:p w:rsidR="00DC50B3" w:rsidRDefault="00064C29" w:rsidP="00501CA9">
      <w:pPr>
        <w:widowControl w:val="0"/>
        <w:autoSpaceDE w:val="0"/>
        <w:autoSpaceDN w:val="0"/>
        <w:adjustRightInd w:val="0"/>
        <w:spacing w:after="240"/>
      </w:pPr>
      <w:r>
        <w:lastRenderedPageBreak/>
        <w:fldChar w:fldCharType="begin" w:fldLock="1"/>
      </w:r>
      <w:r w:rsidR="00DB6365">
        <w:instrText>ADDIN CSL_CITATION { "citationItems" : [ { "id" : "ITEM-1", "itemData" : { "DOI" : "10.3171/JNS-07/07/0206", "ISBN" : "0022-3085 (Print)\\n0022-3085 (Linking)", "ISSN" : "0022-3085", "PMID" : "17639897", "abstract" : "\u2713The history of the endoscope exemplifies the manner in which technological advances influence medicine and surgery. Endoscopic systems have evolved and improved, and they currently provide detailed visualization of a variety of deep organ structures. Otorhinolaryngological surgeons have used the endoscope for more than 30 years. In the 1990s, a number of influential neurosurgeons and otorhinolaryngological surgeons began performing purely endoscopic pituitary surgery. Endoscopic transsphenoidal operations are now extending beyond the sella. The collaboration between otorhinolaryngologists and neurosurgeons has produced a new subspecialty of \u201cendoscopic skull base surgery.\u201d There is a great deal of progress still to be made in developing skills, instruments, and improving skull base repair. The extended skull base approaches allow surgical exposures from the olfactory groove to C-2 and to the infratemporal region and jugular fossa laterally. This article discusses the history of the endoscope, the pivotal...", "author" : [ { "dropping-particle" : "", "family" : "Prevedello", "given" : "Daniel M.", "non-dropping-particle" : "", "parse-names" : false, "suffix" : "" }, { "dropping-particle" : "", "family" : "Doglietto", "given" : "Francesco", "non-dropping-particle" : "", "parse-names" : false, "suffix" : "" }, { "dropping-particle" : "", "family" : "Jane", "given" : "John A.", "non-dropping-particle" : "", "parse-names" : false, "suffix" : "" }, { "dropping-particle" : "", "family" : "Jagannathan", "given" : "Jay", "non-dropping-particle" : "", "parse-names" : false, "suffix" : "" }, { "dropping-particle" : "", "family" : "Han", "given" : "Joseph", "non-dropping-particle" : "", "parse-names" : false, "suffix" : "" }, { "dropping-particle" : "", "family" : "Laws", "given" : "Edward R.", "non-dropping-particle" : "", "parse-names" : false, "suffix" : "" } ], "container-title" : "Journal of Neurosurgery", "id" : "ITEM-1", "issue" : "1", "issued" : { "date-parts" : [ [ "2007" ] ] }, "page" : "206-213", "title" : "History of endoscopic skull base surgery: its evolution and current reality", "type" : "article-journal", "volume" : "107" }, "uris" : [ "http://www.mendeley.com/documents/?uuid=5abbcd3e-9882-4edc-bc24-31295d471e47" ] } ], "mendeley" : { "formattedCitation" : "[5]", "plainTextFormattedCitation" : "[5]", "previouslyFormattedCitation" : "[2]" }, "properties" : { "noteIndex" : 0 }, "schema" : "https://github.com/citation-style-language/schema/raw/master/csl-citation.json" }</w:instrText>
      </w:r>
      <w:r>
        <w:fldChar w:fldCharType="separate"/>
      </w:r>
      <w:r w:rsidR="00DB6365" w:rsidRPr="00DB6365">
        <w:rPr>
          <w:noProof/>
        </w:rPr>
        <w:t>[5]</w:t>
      </w:r>
      <w:r>
        <w:fldChar w:fldCharType="end"/>
      </w:r>
    </w:p>
    <w:p w:rsidR="00DB6365" w:rsidRPr="00DB6365" w:rsidRDefault="00064C29" w:rsidP="00DB6365">
      <w:pPr>
        <w:widowControl w:val="0"/>
        <w:autoSpaceDE w:val="0"/>
        <w:autoSpaceDN w:val="0"/>
        <w:adjustRightInd w:val="0"/>
        <w:spacing w:after="140"/>
        <w:ind w:left="640" w:hanging="640"/>
        <w:rPr>
          <w:rFonts w:ascii="Calibri" w:hAnsi="Calibri" w:cs="Times New Roman"/>
          <w:noProof/>
        </w:rPr>
      </w:pPr>
      <w:r>
        <w:fldChar w:fldCharType="begin" w:fldLock="1"/>
      </w:r>
      <w:r w:rsidR="00DC50B3">
        <w:instrText xml:space="preserve">ADDIN Mendeley Bibliography CSL_BIBLIOGRAPHY </w:instrText>
      </w:r>
      <w:r>
        <w:fldChar w:fldCharType="separate"/>
      </w:r>
      <w:r w:rsidR="00DB6365" w:rsidRPr="00DB6365">
        <w:rPr>
          <w:rFonts w:ascii="Calibri" w:hAnsi="Calibri" w:cs="Times New Roman"/>
          <w:noProof/>
        </w:rPr>
        <w:t>[1]</w:t>
      </w:r>
      <w:r w:rsidR="00DB6365" w:rsidRPr="00DB6365">
        <w:rPr>
          <w:rFonts w:ascii="Calibri" w:hAnsi="Calibri" w:cs="Times New Roman"/>
          <w:noProof/>
        </w:rPr>
        <w:tab/>
        <w:t xml:space="preserve">M. Yong, T. Mijovic, and J. Lea, “Endoscopic ear surgery in Canada : a cross-sectional study,” </w:t>
      </w:r>
      <w:r w:rsidR="00DB6365" w:rsidRPr="00DB6365">
        <w:rPr>
          <w:rFonts w:ascii="Calibri" w:hAnsi="Calibri" w:cs="Times New Roman"/>
          <w:i/>
          <w:iCs/>
          <w:noProof/>
        </w:rPr>
        <w:t>J. Otolaryngol. - Head Neck Surg.</w:t>
      </w:r>
      <w:r w:rsidR="00DB6365" w:rsidRPr="00DB6365">
        <w:rPr>
          <w:rFonts w:ascii="Calibri" w:hAnsi="Calibri" w:cs="Times New Roman"/>
          <w:noProof/>
        </w:rPr>
        <w:t>, pp. 1–8, 2016.</w:t>
      </w:r>
    </w:p>
    <w:p w:rsidR="00DB6365" w:rsidRPr="00DB6365" w:rsidRDefault="00DB6365" w:rsidP="00DB6365">
      <w:pPr>
        <w:widowControl w:val="0"/>
        <w:autoSpaceDE w:val="0"/>
        <w:autoSpaceDN w:val="0"/>
        <w:adjustRightInd w:val="0"/>
        <w:spacing w:after="140"/>
        <w:ind w:left="640" w:hanging="640"/>
        <w:rPr>
          <w:rFonts w:ascii="Calibri" w:hAnsi="Calibri" w:cs="Times New Roman"/>
          <w:noProof/>
        </w:rPr>
      </w:pPr>
      <w:r w:rsidRPr="00DB6365">
        <w:rPr>
          <w:rFonts w:ascii="Calibri" w:hAnsi="Calibri" w:cs="Times New Roman"/>
          <w:noProof/>
        </w:rPr>
        <w:t>[2]</w:t>
      </w:r>
      <w:r w:rsidRPr="00DB6365">
        <w:rPr>
          <w:rFonts w:ascii="Calibri" w:hAnsi="Calibri" w:cs="Times New Roman"/>
          <w:noProof/>
        </w:rPr>
        <w:tab/>
        <w:t xml:space="preserve">A. Celenza and I. R. Rogers, “Comparison of visual analogue and Likert scales in evaluation of an emergency department bedside teaching programme,” </w:t>
      </w:r>
      <w:r w:rsidRPr="00DB6365">
        <w:rPr>
          <w:rFonts w:ascii="Calibri" w:hAnsi="Calibri" w:cs="Times New Roman"/>
          <w:i/>
          <w:iCs/>
          <w:noProof/>
        </w:rPr>
        <w:t>EMA - Emerg. Med. Australas.</w:t>
      </w:r>
      <w:r w:rsidRPr="00DB6365">
        <w:rPr>
          <w:rFonts w:ascii="Calibri" w:hAnsi="Calibri" w:cs="Times New Roman"/>
          <w:noProof/>
        </w:rPr>
        <w:t>, vol. 23, no. 1, pp. 68–75, 2011.</w:t>
      </w:r>
    </w:p>
    <w:p w:rsidR="00DB6365" w:rsidRPr="00DB6365" w:rsidRDefault="00DB6365" w:rsidP="00DB6365">
      <w:pPr>
        <w:widowControl w:val="0"/>
        <w:autoSpaceDE w:val="0"/>
        <w:autoSpaceDN w:val="0"/>
        <w:adjustRightInd w:val="0"/>
        <w:spacing w:after="140"/>
        <w:ind w:left="640" w:hanging="640"/>
        <w:rPr>
          <w:rFonts w:ascii="Calibri" w:hAnsi="Calibri" w:cs="Times New Roman"/>
          <w:noProof/>
        </w:rPr>
      </w:pPr>
      <w:r w:rsidRPr="00DB6365">
        <w:rPr>
          <w:rFonts w:ascii="Calibri" w:hAnsi="Calibri" w:cs="Times New Roman"/>
          <w:noProof/>
        </w:rPr>
        <w:t>[3]</w:t>
      </w:r>
      <w:r w:rsidRPr="00DB6365">
        <w:rPr>
          <w:rFonts w:ascii="Calibri" w:hAnsi="Calibri" w:cs="Times New Roman"/>
          <w:noProof/>
        </w:rPr>
        <w:tab/>
        <w:t xml:space="preserve">D. M. Marsh-richard, E. S. Hatzis, C. W. Mathias, N. Venditti, D. M. Dougherty, and W. Forest, “Adaptive Visual Analog Scales (AVAS): A Modifiable Software Program for the Creation, Administration, and Scoring of Visual Analog Scales,” </w:t>
      </w:r>
      <w:r w:rsidRPr="00DB6365">
        <w:rPr>
          <w:rFonts w:ascii="Calibri" w:hAnsi="Calibri" w:cs="Times New Roman"/>
          <w:i/>
          <w:iCs/>
          <w:noProof/>
        </w:rPr>
        <w:t>Heal. (San Fr.</w:t>
      </w:r>
      <w:r w:rsidRPr="00DB6365">
        <w:rPr>
          <w:rFonts w:ascii="Calibri" w:hAnsi="Calibri" w:cs="Times New Roman"/>
          <w:noProof/>
        </w:rPr>
        <w:t>, vol. 41, no. 1, pp. 99–106, 2009.</w:t>
      </w:r>
    </w:p>
    <w:p w:rsidR="00DB6365" w:rsidRPr="00DB6365" w:rsidRDefault="00DB6365" w:rsidP="00DB6365">
      <w:pPr>
        <w:widowControl w:val="0"/>
        <w:autoSpaceDE w:val="0"/>
        <w:autoSpaceDN w:val="0"/>
        <w:adjustRightInd w:val="0"/>
        <w:spacing w:after="140"/>
        <w:ind w:left="640" w:hanging="640"/>
        <w:rPr>
          <w:rFonts w:ascii="Calibri" w:hAnsi="Calibri" w:cs="Times New Roman"/>
          <w:noProof/>
        </w:rPr>
      </w:pPr>
      <w:r w:rsidRPr="00DB6365">
        <w:rPr>
          <w:rFonts w:ascii="Calibri" w:hAnsi="Calibri" w:cs="Times New Roman"/>
          <w:noProof/>
        </w:rPr>
        <w:t>[4]</w:t>
      </w:r>
      <w:r w:rsidRPr="00DB6365">
        <w:rPr>
          <w:rFonts w:ascii="Calibri" w:hAnsi="Calibri" w:cs="Times New Roman"/>
          <w:noProof/>
        </w:rPr>
        <w:tab/>
        <w:t xml:space="preserve">H. J. Marcus </w:t>
      </w:r>
      <w:r w:rsidRPr="00DB6365">
        <w:rPr>
          <w:rFonts w:ascii="Calibri" w:hAnsi="Calibri" w:cs="Times New Roman"/>
          <w:i/>
          <w:iCs/>
          <w:noProof/>
        </w:rPr>
        <w:t>et al.</w:t>
      </w:r>
      <w:r w:rsidRPr="00DB6365">
        <w:rPr>
          <w:rFonts w:ascii="Calibri" w:hAnsi="Calibri" w:cs="Times New Roman"/>
          <w:noProof/>
        </w:rPr>
        <w:t>, “Europe PMC Funders Group Endoscopic and Keyhole Endoscope-assisted Neurosurgical Approaches : A Qualitative Survey on Technical Challenges and Technological Solutions,” vol. 28, no. 5, pp. 606–610, 2015.</w:t>
      </w:r>
    </w:p>
    <w:p w:rsidR="00DB6365" w:rsidRPr="00DB6365" w:rsidRDefault="00DB6365" w:rsidP="00DB6365">
      <w:pPr>
        <w:widowControl w:val="0"/>
        <w:autoSpaceDE w:val="0"/>
        <w:autoSpaceDN w:val="0"/>
        <w:adjustRightInd w:val="0"/>
        <w:spacing w:after="140"/>
        <w:ind w:left="640" w:hanging="640"/>
        <w:rPr>
          <w:rFonts w:ascii="Calibri" w:hAnsi="Calibri"/>
          <w:noProof/>
        </w:rPr>
      </w:pPr>
      <w:r w:rsidRPr="00DB6365">
        <w:rPr>
          <w:rFonts w:ascii="Calibri" w:hAnsi="Calibri" w:cs="Times New Roman"/>
          <w:noProof/>
        </w:rPr>
        <w:t>[5]</w:t>
      </w:r>
      <w:r w:rsidRPr="00DB6365">
        <w:rPr>
          <w:rFonts w:ascii="Calibri" w:hAnsi="Calibri" w:cs="Times New Roman"/>
          <w:noProof/>
        </w:rPr>
        <w:tab/>
        <w:t xml:space="preserve">D. M. Prevedello, F. Doglietto, J. A. Jane, J. Jagannathan, J. Han, and E. R. Laws, “History of endoscopic skull base surgery: its evolution and current reality,” </w:t>
      </w:r>
      <w:r w:rsidRPr="00DB6365">
        <w:rPr>
          <w:rFonts w:ascii="Calibri" w:hAnsi="Calibri" w:cs="Times New Roman"/>
          <w:i/>
          <w:iCs/>
          <w:noProof/>
        </w:rPr>
        <w:t>J. Neurosurg.</w:t>
      </w:r>
      <w:r w:rsidRPr="00DB6365">
        <w:rPr>
          <w:rFonts w:ascii="Calibri" w:hAnsi="Calibri" w:cs="Times New Roman"/>
          <w:noProof/>
        </w:rPr>
        <w:t>, vol. 107, no. 1, pp. 206–213, 2007.</w:t>
      </w:r>
    </w:p>
    <w:p w:rsidR="00DC50B3" w:rsidRPr="00743726" w:rsidRDefault="00064C29" w:rsidP="00DB6365">
      <w:pPr>
        <w:widowControl w:val="0"/>
        <w:autoSpaceDE w:val="0"/>
        <w:autoSpaceDN w:val="0"/>
        <w:adjustRightInd w:val="0"/>
        <w:spacing w:after="140" w:line="288" w:lineRule="auto"/>
      </w:pPr>
      <w:r>
        <w:fldChar w:fldCharType="end"/>
      </w:r>
    </w:p>
    <w:sectPr w:rsidR="00DC50B3" w:rsidRPr="00743726" w:rsidSect="008D470F">
      <w:pgSz w:w="12240" w:h="15840"/>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281794"/>
    <w:multiLevelType w:val="hybridMultilevel"/>
    <w:tmpl w:val="69B4864E"/>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0F0D1ECC"/>
    <w:multiLevelType w:val="hybridMultilevel"/>
    <w:tmpl w:val="46D243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01C2DBE"/>
    <w:multiLevelType w:val="hybridMultilevel"/>
    <w:tmpl w:val="3430A02A"/>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12EA6016"/>
    <w:multiLevelType w:val="hybridMultilevel"/>
    <w:tmpl w:val="0AC0DD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2F2778C"/>
    <w:multiLevelType w:val="hybridMultilevel"/>
    <w:tmpl w:val="F6A49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DF27E21"/>
    <w:multiLevelType w:val="hybridMultilevel"/>
    <w:tmpl w:val="12EE904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2C113C2E"/>
    <w:multiLevelType w:val="hybridMultilevel"/>
    <w:tmpl w:val="DA28D6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2D54CD3"/>
    <w:multiLevelType w:val="hybridMultilevel"/>
    <w:tmpl w:val="E68AF0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2F63793"/>
    <w:multiLevelType w:val="hybridMultilevel"/>
    <w:tmpl w:val="96AA62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5F23951"/>
    <w:multiLevelType w:val="hybridMultilevel"/>
    <w:tmpl w:val="21645C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BC063D7"/>
    <w:multiLevelType w:val="hybridMultilevel"/>
    <w:tmpl w:val="1AF0B0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05F2EC5"/>
    <w:multiLevelType w:val="hybridMultilevel"/>
    <w:tmpl w:val="D4E85AFE"/>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2">
    <w:nsid w:val="412E55D9"/>
    <w:multiLevelType w:val="hybridMultilevel"/>
    <w:tmpl w:val="470CE8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B6A35B8"/>
    <w:multiLevelType w:val="hybridMultilevel"/>
    <w:tmpl w:val="3EF8454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4">
    <w:nsid w:val="65BA6744"/>
    <w:multiLevelType w:val="hybridMultilevel"/>
    <w:tmpl w:val="BA0278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12"/>
  </w:num>
  <w:num w:numId="3">
    <w:abstractNumId w:val="8"/>
  </w:num>
  <w:num w:numId="4">
    <w:abstractNumId w:val="9"/>
  </w:num>
  <w:num w:numId="5">
    <w:abstractNumId w:val="10"/>
  </w:num>
  <w:num w:numId="6">
    <w:abstractNumId w:val="6"/>
  </w:num>
  <w:num w:numId="7">
    <w:abstractNumId w:val="4"/>
  </w:num>
  <w:num w:numId="8">
    <w:abstractNumId w:val="1"/>
  </w:num>
  <w:num w:numId="9">
    <w:abstractNumId w:val="0"/>
  </w:num>
  <w:num w:numId="10">
    <w:abstractNumId w:val="2"/>
  </w:num>
  <w:num w:numId="11">
    <w:abstractNumId w:val="3"/>
  </w:num>
  <w:num w:numId="12">
    <w:abstractNumId w:val="14"/>
  </w:num>
  <w:num w:numId="13">
    <w:abstractNumId w:val="5"/>
  </w:num>
  <w:num w:numId="14">
    <w:abstractNumId w:val="11"/>
  </w:num>
  <w:num w:numId="15">
    <w:abstractNumId w:val="1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defaultTabStop w:val="720"/>
  <w:characterSpacingControl w:val="doNotCompress"/>
  <w:compat/>
  <w:rsids>
    <w:rsidRoot w:val="00752119"/>
    <w:rsid w:val="00015BCD"/>
    <w:rsid w:val="0006438F"/>
    <w:rsid w:val="00064C29"/>
    <w:rsid w:val="000E6B39"/>
    <w:rsid w:val="000F60F4"/>
    <w:rsid w:val="00132782"/>
    <w:rsid w:val="001C0E70"/>
    <w:rsid w:val="001E17F9"/>
    <w:rsid w:val="001E2875"/>
    <w:rsid w:val="002D56AE"/>
    <w:rsid w:val="00340C3C"/>
    <w:rsid w:val="00350E52"/>
    <w:rsid w:val="0036795B"/>
    <w:rsid w:val="00440BE7"/>
    <w:rsid w:val="00457A2B"/>
    <w:rsid w:val="004946F0"/>
    <w:rsid w:val="004E3980"/>
    <w:rsid w:val="00501CA9"/>
    <w:rsid w:val="006A4781"/>
    <w:rsid w:val="006E6BEC"/>
    <w:rsid w:val="00743726"/>
    <w:rsid w:val="00752119"/>
    <w:rsid w:val="00775BB0"/>
    <w:rsid w:val="00783D5A"/>
    <w:rsid w:val="007C1B08"/>
    <w:rsid w:val="00814E34"/>
    <w:rsid w:val="008D470F"/>
    <w:rsid w:val="00A40CE7"/>
    <w:rsid w:val="00A91EE2"/>
    <w:rsid w:val="00B33A05"/>
    <w:rsid w:val="00B55125"/>
    <w:rsid w:val="00B71630"/>
    <w:rsid w:val="00C472E4"/>
    <w:rsid w:val="00C507DE"/>
    <w:rsid w:val="00CB3C93"/>
    <w:rsid w:val="00DB6365"/>
    <w:rsid w:val="00DC50B3"/>
    <w:rsid w:val="00E13A27"/>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5BB0"/>
  </w:style>
  <w:style w:type="paragraph" w:styleId="Heading1">
    <w:name w:val="heading 1"/>
    <w:basedOn w:val="Normal"/>
    <w:next w:val="Normal"/>
    <w:link w:val="Heading1Char"/>
    <w:uiPriority w:val="9"/>
    <w:qFormat/>
    <w:rsid w:val="00752119"/>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52119"/>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52119"/>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52119"/>
    <w:rPr>
      <w:color w:val="0563C1" w:themeColor="hyperlink"/>
      <w:u w:val="single"/>
    </w:rPr>
  </w:style>
  <w:style w:type="character" w:styleId="FollowedHyperlink">
    <w:name w:val="FollowedHyperlink"/>
    <w:basedOn w:val="DefaultParagraphFont"/>
    <w:uiPriority w:val="99"/>
    <w:semiHidden/>
    <w:unhideWhenUsed/>
    <w:rsid w:val="00752119"/>
    <w:rPr>
      <w:color w:val="954F72" w:themeColor="followedHyperlink"/>
      <w:u w:val="single"/>
    </w:rPr>
  </w:style>
  <w:style w:type="paragraph" w:styleId="ListParagraph">
    <w:name w:val="List Paragraph"/>
    <w:basedOn w:val="Normal"/>
    <w:uiPriority w:val="34"/>
    <w:qFormat/>
    <w:rsid w:val="00752119"/>
    <w:pPr>
      <w:ind w:left="720"/>
      <w:contextualSpacing/>
    </w:pPr>
  </w:style>
  <w:style w:type="character" w:customStyle="1" w:styleId="Heading1Char">
    <w:name w:val="Heading 1 Char"/>
    <w:basedOn w:val="DefaultParagraphFont"/>
    <w:link w:val="Heading1"/>
    <w:uiPriority w:val="9"/>
    <w:rsid w:val="0075211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75211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752119"/>
    <w:rPr>
      <w:rFonts w:asciiTheme="majorHAnsi" w:eastAsiaTheme="majorEastAsia" w:hAnsiTheme="majorHAnsi" w:cstheme="majorBidi"/>
      <w:color w:val="1F4D78" w:themeColor="accent1" w:themeShade="7F"/>
    </w:rPr>
  </w:style>
  <w:style w:type="paragraph" w:customStyle="1" w:styleId="Normal1">
    <w:name w:val="Normal1"/>
    <w:rsid w:val="00A91EE2"/>
    <w:pPr>
      <w:spacing w:line="276" w:lineRule="auto"/>
      <w:ind w:firstLine="360"/>
    </w:pPr>
    <w:rPr>
      <w:rFonts w:ascii="Arial" w:eastAsia="Arial" w:hAnsi="Arial" w:cs="Arial"/>
      <w:color w:val="000000"/>
      <w:sz w:val="22"/>
      <w:szCs w:val="22"/>
      <w:lang w:val="en-CA" w:eastAsia="en-CA" w:bidi="en-US"/>
    </w:rPr>
  </w:style>
  <w:style w:type="paragraph" w:styleId="BalloonText">
    <w:name w:val="Balloon Text"/>
    <w:basedOn w:val="Normal"/>
    <w:link w:val="BalloonTextChar"/>
    <w:uiPriority w:val="99"/>
    <w:semiHidden/>
    <w:unhideWhenUsed/>
    <w:rsid w:val="00340C3C"/>
    <w:rPr>
      <w:rFonts w:ascii="Tahoma" w:hAnsi="Tahoma" w:cs="Tahoma"/>
      <w:sz w:val="16"/>
      <w:szCs w:val="16"/>
    </w:rPr>
  </w:style>
  <w:style w:type="character" w:customStyle="1" w:styleId="BalloonTextChar">
    <w:name w:val="Balloon Text Char"/>
    <w:basedOn w:val="DefaultParagraphFont"/>
    <w:link w:val="BalloonText"/>
    <w:uiPriority w:val="99"/>
    <w:semiHidden/>
    <w:rsid w:val="00340C3C"/>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114832448">
      <w:bodyDiv w:val="1"/>
      <w:marLeft w:val="0"/>
      <w:marRight w:val="0"/>
      <w:marTop w:val="0"/>
      <w:marBottom w:val="0"/>
      <w:divBdr>
        <w:top w:val="none" w:sz="0" w:space="0" w:color="auto"/>
        <w:left w:val="none" w:sz="0" w:space="0" w:color="auto"/>
        <w:bottom w:val="none" w:sz="0" w:space="0" w:color="auto"/>
        <w:right w:val="none" w:sz="0" w:space="0" w:color="auto"/>
      </w:divBdr>
    </w:div>
    <w:div w:id="758256547">
      <w:bodyDiv w:val="1"/>
      <w:marLeft w:val="0"/>
      <w:marRight w:val="0"/>
      <w:marTop w:val="0"/>
      <w:marBottom w:val="0"/>
      <w:divBdr>
        <w:top w:val="none" w:sz="0" w:space="0" w:color="auto"/>
        <w:left w:val="none" w:sz="0" w:space="0" w:color="auto"/>
        <w:bottom w:val="none" w:sz="0" w:space="0" w:color="auto"/>
        <w:right w:val="none" w:sz="0" w:space="0" w:color="auto"/>
      </w:divBdr>
    </w:div>
    <w:div w:id="1037047272">
      <w:bodyDiv w:val="1"/>
      <w:marLeft w:val="0"/>
      <w:marRight w:val="0"/>
      <w:marTop w:val="0"/>
      <w:marBottom w:val="0"/>
      <w:divBdr>
        <w:top w:val="none" w:sz="0" w:space="0" w:color="auto"/>
        <w:left w:val="none" w:sz="0" w:space="0" w:color="auto"/>
        <w:bottom w:val="none" w:sz="0" w:space="0" w:color="auto"/>
        <w:right w:val="none" w:sz="0" w:space="0" w:color="auto"/>
      </w:divBdr>
    </w:div>
    <w:div w:id="108661361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hyperlink" Target="http://psr.iq.harvard.edu/files/psr/files/PSRQuestionnaireTipSheet_0.pdf"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www.statistik.tuwien.ac.at/forschung/SM/SM-2009-4complete.pdf" TargetMode="External"/><Relationship Id="rId12" Type="http://schemas.openxmlformats.org/officeDocument/2006/relationships/chart" Target="charts/chart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journalotohns.biomedcentral.com/" TargetMode="External"/><Relationship Id="rId11" Type="http://schemas.openxmlformats.org/officeDocument/2006/relationships/chart" Target="charts/chart2.xml"/><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yperlink" Target="http://www.uwex.edu/ces/4h/evaluation/documents/Wordingforratingscales.pdf" TargetMode="Externa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localhost\Users\arushriswarup\Documents\GitHub\Graduate-School\Needs%20Analysis%20Survey\Needs%20Analysis%20Survey%20Results%2018-May-2017.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localhost\Users\arushriswarup\Documents\GitHub\Graduate-School\Needs%20Analysis%20Survey\Needs%20Analysis%20Survey%20Results%2018-May-2017.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localhost\Users\arushriswarup\Documents\GitHub\Graduate-School\Needs%20Analysis%20Survey\Needs%20Analysis%20Survey%20Results%2018-May-2017.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CA"/>
  <c:chart>
    <c:title>
      <c:tx>
        <c:rich>
          <a:bodyPr/>
          <a:lstStyle/>
          <a:p>
            <a:pPr>
              <a:defRPr/>
            </a:pPr>
            <a:r>
              <a:rPr lang="en-CA"/>
              <a:t>%</a:t>
            </a:r>
            <a:r>
              <a:rPr lang="en-CA" baseline="0"/>
              <a:t> Need to Facilitate the Following Difficulties During TEES</a:t>
            </a:r>
            <a:endParaRPr lang="en-CA"/>
          </a:p>
        </c:rich>
      </c:tx>
    </c:title>
    <c:plotArea>
      <c:layout/>
      <c:barChart>
        <c:barDir val="col"/>
        <c:grouping val="clustered"/>
        <c:ser>
          <c:idx val="0"/>
          <c:order val="0"/>
          <c:errBars>
            <c:errBarType val="both"/>
            <c:errValType val="cust"/>
            <c:plus>
              <c:numRef>
                <c:f>'EndoscopicEarSurgery_DATA_09-Ma'!$H$20:$M$20</c:f>
                <c:numCache>
                  <c:formatCode>General</c:formatCode>
                  <c:ptCount val="6"/>
                  <c:pt idx="0">
                    <c:v>6.8054465367161896</c:v>
                  </c:pt>
                  <c:pt idx="1">
                    <c:v>5.0158676788197409</c:v>
                  </c:pt>
                  <c:pt idx="2">
                    <c:v>3.6711022538526201</c:v>
                  </c:pt>
                  <c:pt idx="3">
                    <c:v>7.2652548868865265</c:v>
                  </c:pt>
                  <c:pt idx="4">
                    <c:v>7.3931274392731376</c:v>
                  </c:pt>
                  <c:pt idx="5">
                    <c:v>5.3053768772372436</c:v>
                  </c:pt>
                </c:numCache>
              </c:numRef>
            </c:plus>
            <c:minus>
              <c:numRef>
                <c:f>'EndoscopicEarSurgery_DATA_09-Ma'!$H$20:$M$20</c:f>
                <c:numCache>
                  <c:formatCode>General</c:formatCode>
                  <c:ptCount val="6"/>
                  <c:pt idx="0">
                    <c:v>6.8054465367161896</c:v>
                  </c:pt>
                  <c:pt idx="1">
                    <c:v>5.0158676788197409</c:v>
                  </c:pt>
                  <c:pt idx="2">
                    <c:v>3.6711022538526201</c:v>
                  </c:pt>
                  <c:pt idx="3">
                    <c:v>7.2652548868865265</c:v>
                  </c:pt>
                  <c:pt idx="4">
                    <c:v>7.3931274392731376</c:v>
                  </c:pt>
                  <c:pt idx="5">
                    <c:v>5.3053768772372436</c:v>
                  </c:pt>
                </c:numCache>
              </c:numRef>
            </c:minus>
          </c:errBars>
          <c:cat>
            <c:strRef>
              <c:f>'EndoscopicEarSurgery_DATA_09-Ma'!$H$1:$M$1</c:f>
              <c:strCache>
                <c:ptCount val="6"/>
                <c:pt idx="0">
                  <c:v>Bleeding Control</c:v>
                </c:pt>
                <c:pt idx="1">
                  <c:v>Reaching Structures </c:v>
                </c:pt>
                <c:pt idx="2">
                  <c:v>Cutting Bone</c:v>
                </c:pt>
                <c:pt idx="3">
                  <c:v>Keeping the Lens Clean</c:v>
                </c:pt>
                <c:pt idx="4">
                  <c:v>Positioning a Graft</c:v>
                </c:pt>
                <c:pt idx="5">
                  <c:v>Dissection and Removal of Cholesteatoma</c:v>
                </c:pt>
              </c:strCache>
            </c:strRef>
          </c:cat>
          <c:val>
            <c:numRef>
              <c:f>'EndoscopicEarSurgery_DATA_09-Ma'!$H$18:$M$18</c:f>
              <c:numCache>
                <c:formatCode>General</c:formatCode>
                <c:ptCount val="6"/>
                <c:pt idx="0">
                  <c:v>62.769230769230781</c:v>
                </c:pt>
                <c:pt idx="1">
                  <c:v>82.4</c:v>
                </c:pt>
                <c:pt idx="2">
                  <c:v>72.642857142856926</c:v>
                </c:pt>
                <c:pt idx="3">
                  <c:v>56.6</c:v>
                </c:pt>
                <c:pt idx="4">
                  <c:v>55.5</c:v>
                </c:pt>
                <c:pt idx="5">
                  <c:v>77.933333333333309</c:v>
                </c:pt>
              </c:numCache>
            </c:numRef>
          </c:val>
        </c:ser>
        <c:axId val="57848192"/>
        <c:axId val="57850496"/>
      </c:barChart>
      <c:catAx>
        <c:axId val="57848192"/>
        <c:scaling>
          <c:orientation val="minMax"/>
        </c:scaling>
        <c:axPos val="b"/>
        <c:title>
          <c:tx>
            <c:rich>
              <a:bodyPr/>
              <a:lstStyle/>
              <a:p>
                <a:pPr>
                  <a:defRPr/>
                </a:pPr>
                <a:r>
                  <a:rPr lang="en-CA"/>
                  <a:t>Difficulty</a:t>
                </a:r>
                <a:r>
                  <a:rPr lang="en-CA" baseline="0"/>
                  <a:t> during TEES</a:t>
                </a:r>
                <a:endParaRPr lang="en-CA"/>
              </a:p>
            </c:rich>
          </c:tx>
        </c:title>
        <c:numFmt formatCode="General" sourceLinked="0"/>
        <c:tickLblPos val="nextTo"/>
        <c:crossAx val="57850496"/>
        <c:crosses val="autoZero"/>
        <c:auto val="1"/>
        <c:lblAlgn val="ctr"/>
        <c:lblOffset val="100"/>
      </c:catAx>
      <c:valAx>
        <c:axId val="57850496"/>
        <c:scaling>
          <c:orientation val="minMax"/>
        </c:scaling>
        <c:axPos val="l"/>
        <c:majorGridlines/>
        <c:title>
          <c:tx>
            <c:rich>
              <a:bodyPr rot="-5400000" vert="horz"/>
              <a:lstStyle/>
              <a:p>
                <a:pPr>
                  <a:defRPr/>
                </a:pPr>
                <a:r>
                  <a:rPr lang="en-CA"/>
                  <a:t>Degree</a:t>
                </a:r>
                <a:r>
                  <a:rPr lang="en-CA" baseline="0"/>
                  <a:t> of Need</a:t>
                </a:r>
                <a:endParaRPr lang="en-CA"/>
              </a:p>
            </c:rich>
          </c:tx>
        </c:title>
        <c:numFmt formatCode="General" sourceLinked="1"/>
        <c:tickLblPos val="nextTo"/>
        <c:crossAx val="57848192"/>
        <c:crosses val="autoZero"/>
        <c:crossBetween val="between"/>
      </c:valAx>
    </c:plotArea>
    <c:plotVisOnly val="1"/>
    <c:dispBlanksAs val="gap"/>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CA"/>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rcent of TEES</a:t>
            </a:r>
          </a:p>
        </c:rich>
      </c:tx>
      <c:spPr>
        <a:noFill/>
        <a:ln>
          <a:noFill/>
        </a:ln>
        <a:effectLst/>
      </c:spPr>
    </c:title>
    <c:plotArea>
      <c:layout/>
      <c:barChart>
        <c:barDir val="col"/>
        <c:grouping val="clustered"/>
        <c:ser>
          <c:idx val="0"/>
          <c:order val="0"/>
          <c:spPr>
            <a:solidFill>
              <a:schemeClr val="accent1"/>
            </a:solidFill>
            <a:ln>
              <a:noFill/>
            </a:ln>
            <a:effectLst/>
          </c:spPr>
          <c:cat>
            <c:strRef>
              <c:f>'EndoscopicEarSurgery_DATA_09-Ma'!$R$3:$R$6</c:f>
              <c:strCache>
                <c:ptCount val="4"/>
                <c:pt idx="0">
                  <c:v>0%</c:v>
                </c:pt>
                <c:pt idx="1">
                  <c:v>Up to 50%</c:v>
                </c:pt>
                <c:pt idx="2">
                  <c:v>50%-90%</c:v>
                </c:pt>
                <c:pt idx="3">
                  <c:v>More than 90%</c:v>
                </c:pt>
              </c:strCache>
            </c:strRef>
          </c:cat>
          <c:val>
            <c:numRef>
              <c:f>'EndoscopicEarSurgery_DATA_09-Ma'!$S$3:$S$6</c:f>
              <c:numCache>
                <c:formatCode>General</c:formatCode>
                <c:ptCount val="4"/>
                <c:pt idx="0">
                  <c:v>0</c:v>
                </c:pt>
                <c:pt idx="1">
                  <c:v>8</c:v>
                </c:pt>
                <c:pt idx="2">
                  <c:v>5</c:v>
                </c:pt>
                <c:pt idx="3">
                  <c:v>3</c:v>
                </c:pt>
              </c:numCache>
            </c:numRef>
          </c:val>
        </c:ser>
        <c:gapWidth val="219"/>
        <c:overlap val="-27"/>
        <c:axId val="61752832"/>
        <c:axId val="62531456"/>
      </c:barChart>
      <c:catAx>
        <c:axId val="61752832"/>
        <c:scaling>
          <c:orientation val="minMax"/>
        </c:scaling>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t>
                </a:r>
                <a:r>
                  <a:rPr lang="en-US" baseline="0"/>
                  <a:t> of Surgeries Performed Totally Endoscopically</a:t>
                </a:r>
                <a:endParaRPr lang="en-US"/>
              </a:p>
            </c:rich>
          </c:tx>
          <c:spPr>
            <a:noFill/>
            <a:ln>
              <a:noFill/>
            </a:ln>
            <a:effectLst/>
          </c:spPr>
        </c:title>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531456"/>
        <c:crosses val="autoZero"/>
        <c:auto val="1"/>
        <c:lblAlgn val="ctr"/>
        <c:lblOffset val="100"/>
      </c:catAx>
      <c:valAx>
        <c:axId val="62531456"/>
        <c:scaling>
          <c:orientation val="minMax"/>
        </c:scaling>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Respondents</a:t>
                </a:r>
              </a:p>
            </c:rich>
          </c:tx>
          <c:spPr>
            <a:noFill/>
            <a:ln>
              <a:noFill/>
            </a:ln>
            <a:effectLst/>
          </c:spPr>
        </c:title>
        <c:numFmt formatCode="General"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752832"/>
        <c:crosses val="autoZero"/>
        <c:crossBetween val="between"/>
      </c:valAx>
      <c:spPr>
        <a:noFill/>
        <a:ln>
          <a:noFill/>
        </a:ln>
        <a:effectLst/>
      </c:spPr>
    </c:plotArea>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lang val="en-CA"/>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Use</a:t>
            </a:r>
            <a:r>
              <a:rPr lang="en-US" baseline="0"/>
              <a:t> of TEES Instrument Set</a:t>
            </a:r>
            <a:endParaRPr lang="en-US"/>
          </a:p>
        </c:rich>
      </c:tx>
      <c:spPr>
        <a:noFill/>
        <a:ln>
          <a:noFill/>
        </a:ln>
        <a:effectLst/>
      </c:spPr>
    </c:title>
    <c:plotArea>
      <c:layout/>
      <c:barChart>
        <c:barDir val="col"/>
        <c:grouping val="clustered"/>
        <c:ser>
          <c:idx val="0"/>
          <c:order val="0"/>
          <c:spPr>
            <a:solidFill>
              <a:schemeClr val="accent1"/>
            </a:solidFill>
            <a:ln>
              <a:noFill/>
            </a:ln>
            <a:effectLst/>
          </c:spPr>
          <c:cat>
            <c:strRef>
              <c:f>'EndoscopicEarSurgery_DATA_09-Ma'!$V$3:$V$4</c:f>
              <c:strCache>
                <c:ptCount val="2"/>
                <c:pt idx="0">
                  <c:v>Yes</c:v>
                </c:pt>
                <c:pt idx="1">
                  <c:v>No</c:v>
                </c:pt>
              </c:strCache>
            </c:strRef>
          </c:cat>
          <c:val>
            <c:numRef>
              <c:f>'EndoscopicEarSurgery_DATA_09-Ma'!$W$3:$W$4</c:f>
              <c:numCache>
                <c:formatCode>General</c:formatCode>
                <c:ptCount val="2"/>
                <c:pt idx="0">
                  <c:v>14</c:v>
                </c:pt>
                <c:pt idx="1">
                  <c:v>2</c:v>
                </c:pt>
              </c:numCache>
            </c:numRef>
          </c:val>
        </c:ser>
        <c:gapWidth val="219"/>
        <c:overlap val="-27"/>
        <c:axId val="88390272"/>
        <c:axId val="101201408"/>
      </c:barChart>
      <c:catAx>
        <c:axId val="88390272"/>
        <c:scaling>
          <c:orientation val="minMax"/>
        </c:scaling>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e</a:t>
                </a:r>
                <a:r>
                  <a:rPr lang="en-US" baseline="0"/>
                  <a:t> of TEES Instrument Set</a:t>
                </a:r>
                <a:endParaRPr lang="en-US"/>
              </a:p>
            </c:rich>
          </c:tx>
          <c:spPr>
            <a:noFill/>
            <a:ln>
              <a:noFill/>
            </a:ln>
            <a:effectLst/>
          </c:spPr>
        </c:title>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1201408"/>
        <c:crosses val="autoZero"/>
        <c:auto val="1"/>
        <c:lblAlgn val="ctr"/>
        <c:lblOffset val="100"/>
      </c:catAx>
      <c:valAx>
        <c:axId val="101201408"/>
        <c:scaling>
          <c:orientation val="minMax"/>
        </c:scaling>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a:t>
                </a:r>
                <a:r>
                  <a:rPr lang="en-US" baseline="0"/>
                  <a:t> of Respondents</a:t>
                </a:r>
                <a:endParaRPr lang="en-US"/>
              </a:p>
            </c:rich>
          </c:tx>
          <c:spPr>
            <a:noFill/>
            <a:ln>
              <a:noFill/>
            </a:ln>
            <a:effectLst/>
          </c:spPr>
        </c:title>
        <c:numFmt formatCode="General"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8390272"/>
        <c:crosses val="autoZero"/>
        <c:crossBetween val="between"/>
      </c:valAx>
      <c:spPr>
        <a:noFill/>
        <a:ln>
          <a:noFill/>
        </a:ln>
        <a:effectLst/>
      </c:spPr>
    </c:plotArea>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01BAFBC-1579-4426-886C-800143BC89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8</TotalTime>
  <Pages>7</Pages>
  <Words>3226</Words>
  <Characters>18394</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2157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ushri Swarup</dc:creator>
  <cp:keywords/>
  <dc:description/>
  <cp:lastModifiedBy>Arushri Swarup</cp:lastModifiedBy>
  <cp:revision>13</cp:revision>
  <dcterms:created xsi:type="dcterms:W3CDTF">2017-05-18T17:09:00Z</dcterms:created>
  <dcterms:modified xsi:type="dcterms:W3CDTF">2017-06-06T1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f02e2194-1314-33c6-ac2e-4dc3f545970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